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9ABBA22" w14:textId="092C9BCA" w:rsidR="00BA3F7E" w:rsidRPr="00BA3F7E" w:rsidRDefault="00AF3300" w:rsidP="00BA3F7E">
      <w:pPr>
        <w:spacing w:before="120" w:after="0" w:line="24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eastAsia="en-US"/>
        </w:rPr>
      </w:pPr>
      <w:bookmarkStart w:id="0" w:name="_Hlk101442620"/>
      <w:r>
        <w:rPr>
          <w:noProof/>
        </w:rPr>
        <w:drawing>
          <wp:anchor distT="0" distB="0" distL="114300" distR="114300" simplePos="0" relativeHeight="251658240" behindDoc="0" locked="0" layoutInCell="1" allowOverlap="1" wp14:anchorId="42DE9D7B" wp14:editId="7EED4DE1">
            <wp:simplePos x="0" y="0"/>
            <wp:positionH relativeFrom="column">
              <wp:posOffset>-215900</wp:posOffset>
            </wp:positionH>
            <wp:positionV relativeFrom="paragraph">
              <wp:posOffset>0</wp:posOffset>
            </wp:positionV>
            <wp:extent cx="5140099" cy="892175"/>
            <wp:effectExtent l="0" t="0" r="3810" b="3175"/>
            <wp:wrapSquare wrapText="bothSides"/>
            <wp:docPr id="1" name="Picture 1" descr="Pro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Prop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0099" cy="892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A3F7E" w:rsidRPr="00BA3F7E">
        <w:rPr>
          <w:rFonts w:ascii="Times New Roman" w:eastAsia="Times New Roman" w:hAnsi="Times New Roman" w:cs="Times New Roman"/>
          <w:b/>
          <w:sz w:val="24"/>
          <w:szCs w:val="24"/>
          <w:lang w:eastAsia="en-US"/>
        </w:rPr>
        <w:t xml:space="preserve">Evaluasi Diri Artikel Penulis Untuk Jurnal </w:t>
      </w:r>
      <w:r>
        <w:rPr>
          <w:rFonts w:ascii="Times New Roman" w:eastAsia="Times New Roman" w:hAnsi="Times New Roman" w:cs="Times New Roman"/>
          <w:b/>
          <w:sz w:val="24"/>
          <w:szCs w:val="24"/>
          <w:lang w:val="en-US" w:eastAsia="en-US"/>
        </w:rPr>
        <w:t xml:space="preserve">Communicatus </w:t>
      </w:r>
      <w:r w:rsidR="008A5288">
        <w:rPr>
          <w:rFonts w:ascii="Times New Roman" w:eastAsia="Times New Roman" w:hAnsi="Times New Roman" w:cs="Times New Roman"/>
          <w:b/>
          <w:sz w:val="24"/>
          <w:szCs w:val="24"/>
          <w:lang w:val="en-US" w:eastAsia="en-US"/>
        </w:rPr>
        <w:t>2023</w:t>
      </w:r>
    </w:p>
    <w:p w14:paraId="5C107880" w14:textId="77777777" w:rsidR="00BA3F7E" w:rsidRPr="00BA3F7E" w:rsidRDefault="00BA3F7E" w:rsidP="00BA3F7E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en-US"/>
        </w:rPr>
      </w:pPr>
    </w:p>
    <w:p w14:paraId="7EEBB1A5" w14:textId="3AEA312D" w:rsidR="00BA3F7E" w:rsidRPr="00ED5DD8" w:rsidRDefault="00BA3F7E" w:rsidP="00BA3F7E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</w:pPr>
      <w:r w:rsidRPr="00BA3F7E">
        <w:rPr>
          <w:rFonts w:ascii="Times New Roman" w:eastAsia="Times New Roman" w:hAnsi="Times New Roman" w:cs="Times New Roman"/>
          <w:sz w:val="24"/>
          <w:szCs w:val="24"/>
          <w:lang w:eastAsia="en-US"/>
        </w:rPr>
        <w:t>Nama Penulis</w:t>
      </w:r>
      <w:r w:rsidRPr="00BA3F7E">
        <w:rPr>
          <w:rFonts w:ascii="Times New Roman" w:eastAsia="Times New Roman" w:hAnsi="Times New Roman" w:cs="Times New Roman"/>
          <w:sz w:val="24"/>
          <w:szCs w:val="24"/>
          <w:lang w:eastAsia="en-US"/>
        </w:rPr>
        <w:tab/>
        <w:t xml:space="preserve">: </w:t>
      </w:r>
      <w:r w:rsidR="00ED5DD8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.</w:t>
      </w:r>
      <w:r w:rsidR="008A7C3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Lintang Ratri Rahmiaji, dkk</w:t>
      </w:r>
    </w:p>
    <w:p w14:paraId="330AFD67" w14:textId="5B554A18" w:rsidR="00BA3F7E" w:rsidRPr="00F650BA" w:rsidRDefault="00BA3F7E" w:rsidP="00ED5DD8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</w:pPr>
      <w:r w:rsidRPr="00BA3F7E">
        <w:rPr>
          <w:rFonts w:ascii="Times New Roman" w:eastAsia="Times New Roman" w:hAnsi="Times New Roman" w:cs="Times New Roman"/>
          <w:sz w:val="24"/>
          <w:szCs w:val="24"/>
          <w:lang w:eastAsia="en-US"/>
        </w:rPr>
        <w:t>Judul artikel</w:t>
      </w:r>
      <w:r w:rsidRPr="00BA3F7E">
        <w:rPr>
          <w:rFonts w:ascii="Times New Roman" w:eastAsia="Times New Roman" w:hAnsi="Times New Roman" w:cs="Times New Roman"/>
          <w:sz w:val="24"/>
          <w:szCs w:val="24"/>
          <w:lang w:eastAsia="en-US"/>
        </w:rPr>
        <w:tab/>
        <w:t>:</w:t>
      </w:r>
      <w:r w:rsidR="00F650BA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 xml:space="preserve"> </w:t>
      </w:r>
      <w:r w:rsidR="008A7C3B" w:rsidRPr="008A7C3B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Social Identity and Political Preferences of First-Time Voters in the 2024 Presidential Election</w:t>
      </w:r>
    </w:p>
    <w:p w14:paraId="47A83900" w14:textId="77777777" w:rsidR="00BA3F7E" w:rsidRPr="00BA3F7E" w:rsidRDefault="00BA3F7E" w:rsidP="00BA3F7E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US"/>
        </w:rPr>
      </w:pPr>
    </w:p>
    <w:p w14:paraId="1B9F9403" w14:textId="77777777" w:rsidR="00BA3F7E" w:rsidRPr="00BA3F7E" w:rsidRDefault="00BA3F7E" w:rsidP="00BA3F7E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US"/>
        </w:rPr>
      </w:pPr>
      <w:r w:rsidRPr="00BA3F7E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Berilah tanda checklist (√) pada poin pengecekan artikel di bawah ini. Formulir ini menunjukkan artikel yang </w:t>
      </w:r>
      <w:r w:rsidRPr="00BA3F7E"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  <w:t>A</w:t>
      </w:r>
      <w:r w:rsidRPr="00BA3F7E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nda kirimkan telah sesuai </w:t>
      </w:r>
      <w:r w:rsidRPr="00BA3F7E">
        <w:rPr>
          <w:rFonts w:ascii="Times New Roman" w:eastAsia="Times New Roman" w:hAnsi="Times New Roman" w:cs="Times New Roman"/>
          <w:i/>
          <w:sz w:val="24"/>
          <w:szCs w:val="24"/>
          <w:lang w:eastAsia="en-US"/>
        </w:rPr>
        <w:t>author guideline</w:t>
      </w:r>
      <w:r w:rsidRPr="00BA3F7E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 atau belum. Jika belum, mohon terlebih dahulu disesuaikan. Terima kasih.</w:t>
      </w:r>
    </w:p>
    <w:p w14:paraId="53FDF6DA" w14:textId="77777777" w:rsidR="00BA3F7E" w:rsidRPr="00BA3F7E" w:rsidRDefault="00BA3F7E" w:rsidP="00BA3F7E">
      <w:pPr>
        <w:tabs>
          <w:tab w:val="left" w:pos="5978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en-US"/>
        </w:rPr>
      </w:pPr>
      <w:r w:rsidRPr="00BA3F7E">
        <w:rPr>
          <w:rFonts w:ascii="Times New Roman" w:eastAsia="Times New Roman" w:hAnsi="Times New Roman" w:cs="Times New Roman"/>
          <w:sz w:val="24"/>
          <w:szCs w:val="24"/>
          <w:lang w:eastAsia="en-US"/>
        </w:rPr>
        <w:tab/>
      </w:r>
    </w:p>
    <w:tbl>
      <w:tblPr>
        <w:tblW w:w="5629" w:type="pct"/>
        <w:tblInd w:w="-43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568"/>
        <w:gridCol w:w="5467"/>
        <w:gridCol w:w="1193"/>
        <w:gridCol w:w="1136"/>
      </w:tblGrid>
      <w:tr w:rsidR="00BA3F7E" w:rsidRPr="00BA3F7E" w14:paraId="30B1F1B1" w14:textId="77777777" w:rsidTr="00BA3F7E">
        <w:tc>
          <w:tcPr>
            <w:tcW w:w="340" w:type="pct"/>
          </w:tcPr>
          <w:p w14:paraId="50F3F923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en-US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  <w:t>N</w:t>
            </w:r>
            <w:r w:rsidRPr="00BA3F7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en-US"/>
              </w:rPr>
              <w:t>o</w:t>
            </w:r>
          </w:p>
        </w:tc>
        <w:tc>
          <w:tcPr>
            <w:tcW w:w="3268" w:type="pct"/>
          </w:tcPr>
          <w:p w14:paraId="3AA99BCA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  <w:t>ITEM EVALUASI DIRI (teknis)</w:t>
            </w:r>
          </w:p>
          <w:p w14:paraId="17CA79B0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  <w:t>*Jika anda menjawab BELUM, maka artikel WAJIB disesuaikan terlebih dahulu, sebelum anda kirimkan kembali</w:t>
            </w:r>
          </w:p>
        </w:tc>
        <w:tc>
          <w:tcPr>
            <w:tcW w:w="713" w:type="pct"/>
          </w:tcPr>
          <w:p w14:paraId="4DAB1E97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  <w:t>SUDAH</w:t>
            </w:r>
          </w:p>
        </w:tc>
        <w:tc>
          <w:tcPr>
            <w:tcW w:w="679" w:type="pct"/>
          </w:tcPr>
          <w:p w14:paraId="38C175E6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  <w:t>BELUM</w:t>
            </w:r>
          </w:p>
          <w:p w14:paraId="70D4D9BC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</w:p>
        </w:tc>
      </w:tr>
      <w:tr w:rsidR="00BA3F7E" w:rsidRPr="00BA3F7E" w14:paraId="1E76B87A" w14:textId="77777777" w:rsidTr="00BA3F7E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34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91D876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29F372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</w:p>
          <w:p w14:paraId="79B08556" w14:textId="27F6F6F1" w:rsidR="00BA3F7E" w:rsidRPr="00BA3F7E" w:rsidRDefault="00BA3F7E" w:rsidP="00E51418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  <w:t xml:space="preserve">HASIL CEK TURNITIN sebesar </w:t>
            </w:r>
            <w:r w:rsidR="00E51418">
              <w:rPr>
                <w:rFonts w:ascii="Times New Roman" w:eastAsia="Times New Roman" w:hAnsi="Times New Roman" w:cs="Times New Roman"/>
                <w:b/>
                <w:color w:val="FF0000"/>
                <w:sz w:val="24"/>
                <w:szCs w:val="24"/>
                <w:lang w:val="en-US" w:eastAsia="en-US"/>
              </w:rPr>
              <w:t>19%</w:t>
            </w:r>
          </w:p>
          <w:p w14:paraId="03F83340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</w:p>
        </w:tc>
        <w:tc>
          <w:tcPr>
            <w:tcW w:w="71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D2CD3A" w14:textId="533DA044" w:rsidR="00BA3F7E" w:rsidRPr="00BA3F7E" w:rsidRDefault="002A0263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9182601" w14:textId="29146EF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</w:p>
        </w:tc>
      </w:tr>
      <w:tr w:rsidR="00BA3F7E" w:rsidRPr="00BA3F7E" w14:paraId="28474047" w14:textId="77777777" w:rsidTr="00BA3F7E">
        <w:tc>
          <w:tcPr>
            <w:tcW w:w="340" w:type="pct"/>
            <w:shd w:val="clear" w:color="auto" w:fill="EEECE1"/>
          </w:tcPr>
          <w:p w14:paraId="4B8FD811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US"/>
              </w:rPr>
              <w:t>1</w:t>
            </w:r>
          </w:p>
        </w:tc>
        <w:tc>
          <w:tcPr>
            <w:tcW w:w="3268" w:type="pct"/>
            <w:shd w:val="clear" w:color="auto" w:fill="EEECE1"/>
          </w:tcPr>
          <w:p w14:paraId="6860E368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 xml:space="preserve">JUDUL BAHASA 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INGGRIS</w:t>
            </w:r>
          </w:p>
        </w:tc>
        <w:tc>
          <w:tcPr>
            <w:tcW w:w="713" w:type="pct"/>
            <w:shd w:val="clear" w:color="auto" w:fill="EEECE1"/>
          </w:tcPr>
          <w:p w14:paraId="680107D0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</w:p>
        </w:tc>
        <w:tc>
          <w:tcPr>
            <w:tcW w:w="679" w:type="pct"/>
            <w:shd w:val="clear" w:color="auto" w:fill="EEECE1"/>
          </w:tcPr>
          <w:p w14:paraId="0A959A25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</w:p>
        </w:tc>
      </w:tr>
      <w:tr w:rsidR="00BA3F7E" w:rsidRPr="00BA3F7E" w14:paraId="53CE6662" w14:textId="77777777" w:rsidTr="00BA3F7E">
        <w:tc>
          <w:tcPr>
            <w:tcW w:w="340" w:type="pct"/>
            <w:vMerge w:val="restart"/>
          </w:tcPr>
          <w:p w14:paraId="5079BE88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698F3FF8" w14:textId="1F013E51" w:rsidR="00BA3F7E" w:rsidRPr="00BA3F7E" w:rsidRDefault="00DC2DB5" w:rsidP="00BA3F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Maksimal 1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0</w:t>
            </w:r>
            <w:r w:rsidR="00BA3F7E"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 xml:space="preserve"> kata</w:t>
            </w:r>
          </w:p>
        </w:tc>
        <w:tc>
          <w:tcPr>
            <w:tcW w:w="713" w:type="pct"/>
          </w:tcPr>
          <w:p w14:paraId="379601C2" w14:textId="6830B546" w:rsidR="00BA3F7E" w:rsidRPr="00BA3F7E" w:rsidRDefault="002A0263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10CE4233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</w:p>
        </w:tc>
      </w:tr>
      <w:tr w:rsidR="00BA3F7E" w:rsidRPr="00BA3F7E" w14:paraId="61EBB27B" w14:textId="77777777" w:rsidTr="00BA3F7E">
        <w:tc>
          <w:tcPr>
            <w:tcW w:w="340" w:type="pct"/>
            <w:vMerge/>
          </w:tcPr>
          <w:p w14:paraId="303A9EDC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53ED2EEB" w14:textId="77777777" w:rsidR="00BA3F7E" w:rsidRPr="00BA3F7E" w:rsidRDefault="00BA3F7E" w:rsidP="00BA3F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Tanpa singkatan</w:t>
            </w:r>
          </w:p>
        </w:tc>
        <w:tc>
          <w:tcPr>
            <w:tcW w:w="713" w:type="pct"/>
          </w:tcPr>
          <w:p w14:paraId="4D2DD4C6" w14:textId="2FA73125" w:rsidR="00BA3F7E" w:rsidRPr="00BA3F7E" w:rsidRDefault="002A0263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72487CE1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</w:p>
        </w:tc>
      </w:tr>
      <w:tr w:rsidR="00BA3F7E" w:rsidRPr="00BA3F7E" w14:paraId="2F8220A8" w14:textId="77777777" w:rsidTr="00BA3F7E">
        <w:tc>
          <w:tcPr>
            <w:tcW w:w="340" w:type="pct"/>
            <w:vMerge/>
          </w:tcPr>
          <w:p w14:paraId="2A2B0482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4F58B150" w14:textId="77777777" w:rsidR="00BA3F7E" w:rsidRPr="00BA3F7E" w:rsidRDefault="00BA3F7E" w:rsidP="00BA3F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Tanpa sub judul</w:t>
            </w:r>
          </w:p>
        </w:tc>
        <w:tc>
          <w:tcPr>
            <w:tcW w:w="713" w:type="pct"/>
          </w:tcPr>
          <w:p w14:paraId="18972BD9" w14:textId="3C1535CD" w:rsidR="00BA3F7E" w:rsidRPr="00BA3F7E" w:rsidRDefault="002A0263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7A79D8E1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</w:p>
        </w:tc>
      </w:tr>
      <w:tr w:rsidR="00BA3F7E" w:rsidRPr="00BA3F7E" w14:paraId="1008D994" w14:textId="77777777" w:rsidTr="00BA3F7E">
        <w:tc>
          <w:tcPr>
            <w:tcW w:w="340" w:type="pct"/>
            <w:vMerge/>
          </w:tcPr>
          <w:p w14:paraId="2E2B9CAE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5A269C45" w14:textId="5350FC14" w:rsidR="00BA3F7E" w:rsidRPr="00DC2DB5" w:rsidRDefault="00DC2DB5" w:rsidP="00DC2DB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Garamond</w:t>
            </w:r>
            <w:r w:rsidR="00BA3F7E"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 xml:space="preserve"> 14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 xml:space="preserve"> tebal</w:t>
            </w:r>
            <w:r w:rsidR="00BA3F7E"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, spasi 1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 xml:space="preserve"> </w:t>
            </w:r>
            <w:r w:rsidRPr="00DC2DB5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Awal Huruf Kapital, Rata Tengah, Tidak Lebih dari 10 Kata, Tanpa Anak Judul.</w:t>
            </w:r>
          </w:p>
        </w:tc>
        <w:tc>
          <w:tcPr>
            <w:tcW w:w="713" w:type="pct"/>
          </w:tcPr>
          <w:p w14:paraId="1645F3D6" w14:textId="14BDDFC1" w:rsidR="00BA3F7E" w:rsidRPr="00BA3F7E" w:rsidRDefault="002A0263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14A81A62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</w:p>
        </w:tc>
      </w:tr>
      <w:tr w:rsidR="00BA3F7E" w:rsidRPr="00BA3F7E" w14:paraId="119396E9" w14:textId="77777777" w:rsidTr="00BA3F7E">
        <w:tc>
          <w:tcPr>
            <w:tcW w:w="340" w:type="pct"/>
            <w:shd w:val="clear" w:color="auto" w:fill="EEECE1"/>
          </w:tcPr>
          <w:p w14:paraId="3E8FAA2E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2</w:t>
            </w:r>
          </w:p>
        </w:tc>
        <w:tc>
          <w:tcPr>
            <w:tcW w:w="3268" w:type="pct"/>
            <w:shd w:val="clear" w:color="auto" w:fill="EEECE1"/>
          </w:tcPr>
          <w:p w14:paraId="28806F05" w14:textId="77777777" w:rsidR="00BA3F7E" w:rsidRPr="00BA3F7E" w:rsidRDefault="00BA3F7E" w:rsidP="00BA3F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</w:pPr>
            <w:bookmarkStart w:id="1" w:name="_Hlk480028160"/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>NAMA</w:t>
            </w:r>
            <w:bookmarkEnd w:id="1"/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 xml:space="preserve"> PENULIS</w:t>
            </w:r>
          </w:p>
        </w:tc>
        <w:tc>
          <w:tcPr>
            <w:tcW w:w="713" w:type="pct"/>
            <w:shd w:val="clear" w:color="auto" w:fill="EEECE1"/>
          </w:tcPr>
          <w:p w14:paraId="622FD128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</w:p>
        </w:tc>
        <w:tc>
          <w:tcPr>
            <w:tcW w:w="679" w:type="pct"/>
            <w:shd w:val="clear" w:color="auto" w:fill="EEECE1"/>
          </w:tcPr>
          <w:p w14:paraId="5F77CA2A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</w:p>
        </w:tc>
      </w:tr>
      <w:tr w:rsidR="00BA3F7E" w:rsidRPr="00BA3F7E" w14:paraId="526D8868" w14:textId="77777777" w:rsidTr="00BA3F7E">
        <w:tc>
          <w:tcPr>
            <w:tcW w:w="340" w:type="pct"/>
            <w:vMerge w:val="restart"/>
          </w:tcPr>
          <w:p w14:paraId="66112077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3A175B6F" w14:textId="77777777" w:rsidR="00BA3F7E" w:rsidRPr="00BA3F7E" w:rsidRDefault="00BA3F7E" w:rsidP="00BA3F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 xml:space="preserve">Seluruh penulis ditulis lengkap, sesuai dengan </w:t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  <w:t>m</w:t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>etadata saat submit</w:t>
            </w:r>
          </w:p>
        </w:tc>
        <w:tc>
          <w:tcPr>
            <w:tcW w:w="713" w:type="pct"/>
          </w:tcPr>
          <w:p w14:paraId="2D1B81E0" w14:textId="7E3A3088" w:rsidR="00BA3F7E" w:rsidRPr="00BA3F7E" w:rsidRDefault="002A0263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13522BF8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</w:p>
        </w:tc>
      </w:tr>
      <w:tr w:rsidR="00BA3F7E" w:rsidRPr="00BA3F7E" w14:paraId="008CCB64" w14:textId="77777777" w:rsidTr="00BA3F7E">
        <w:tc>
          <w:tcPr>
            <w:tcW w:w="340" w:type="pct"/>
            <w:vMerge/>
          </w:tcPr>
          <w:p w14:paraId="4F16EA47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3D26803B" w14:textId="77777777" w:rsidR="00BA3F7E" w:rsidRPr="00BA3F7E" w:rsidRDefault="00BA3F7E" w:rsidP="00BA3F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  <w:t>T</w:t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>anpa singkatan</w:t>
            </w:r>
          </w:p>
        </w:tc>
        <w:tc>
          <w:tcPr>
            <w:tcW w:w="713" w:type="pct"/>
          </w:tcPr>
          <w:p w14:paraId="09123A7E" w14:textId="1964DDD3" w:rsidR="00BA3F7E" w:rsidRPr="00BA3F7E" w:rsidRDefault="002A0263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1B5AAC32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</w:p>
        </w:tc>
      </w:tr>
      <w:tr w:rsidR="00BA3F7E" w:rsidRPr="00BA3F7E" w14:paraId="3E64D5D8" w14:textId="77777777" w:rsidTr="00BA3F7E">
        <w:tc>
          <w:tcPr>
            <w:tcW w:w="340" w:type="pct"/>
            <w:vMerge/>
          </w:tcPr>
          <w:p w14:paraId="34636AE9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65092D3B" w14:textId="77777777" w:rsidR="00BA3F7E" w:rsidRPr="00BA3F7E" w:rsidRDefault="00BA3F7E" w:rsidP="00BA3F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  <w:t>T</w:t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>anpa gelar</w:t>
            </w:r>
          </w:p>
        </w:tc>
        <w:tc>
          <w:tcPr>
            <w:tcW w:w="713" w:type="pct"/>
          </w:tcPr>
          <w:p w14:paraId="2C192BCE" w14:textId="4D9EAA6A" w:rsidR="00BA3F7E" w:rsidRPr="00BA3F7E" w:rsidRDefault="002A0263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5CB24744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</w:p>
        </w:tc>
      </w:tr>
      <w:tr w:rsidR="00BA3F7E" w:rsidRPr="00BA3F7E" w14:paraId="3E9AC650" w14:textId="77777777" w:rsidTr="00BA3F7E">
        <w:tc>
          <w:tcPr>
            <w:tcW w:w="340" w:type="pct"/>
            <w:vMerge/>
          </w:tcPr>
          <w:p w14:paraId="3D6C86A7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07767D94" w14:textId="1588EA80" w:rsidR="00DC2DB5" w:rsidRPr="00DC2DB5" w:rsidRDefault="00DC2DB5" w:rsidP="00BA3F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</w:pPr>
            <w:r w:rsidRPr="00DC2DB5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>Nama Penulis, afiliasi penulis dan alamat email dan</w:t>
            </w:r>
            <w:r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 xml:space="preserve"> tanda 1,2* sudah sesuai format</w:t>
            </w:r>
            <w:r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  <w:t xml:space="preserve"> templet.</w:t>
            </w:r>
          </w:p>
        </w:tc>
        <w:tc>
          <w:tcPr>
            <w:tcW w:w="713" w:type="pct"/>
          </w:tcPr>
          <w:p w14:paraId="67BC4020" w14:textId="5AFC7847" w:rsidR="00BA3F7E" w:rsidRPr="00BA3F7E" w:rsidRDefault="002A0263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3BF4EFA8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</w:p>
        </w:tc>
      </w:tr>
      <w:tr w:rsidR="00BA3F7E" w:rsidRPr="00BA3F7E" w14:paraId="6F0735DF" w14:textId="77777777" w:rsidTr="00BA3F7E">
        <w:tc>
          <w:tcPr>
            <w:tcW w:w="340" w:type="pct"/>
            <w:shd w:val="clear" w:color="auto" w:fill="EEECE1"/>
          </w:tcPr>
          <w:p w14:paraId="52B6D370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3</w:t>
            </w:r>
          </w:p>
        </w:tc>
        <w:tc>
          <w:tcPr>
            <w:tcW w:w="3268" w:type="pct"/>
            <w:shd w:val="clear" w:color="auto" w:fill="EEECE1"/>
          </w:tcPr>
          <w:p w14:paraId="4ADA4A80" w14:textId="77777777" w:rsidR="00BA3F7E" w:rsidRPr="00BA3F7E" w:rsidRDefault="00BA3F7E" w:rsidP="00BA3F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NAMA INSTANSI</w:t>
            </w:r>
          </w:p>
        </w:tc>
        <w:tc>
          <w:tcPr>
            <w:tcW w:w="713" w:type="pct"/>
            <w:shd w:val="clear" w:color="auto" w:fill="EEECE1"/>
          </w:tcPr>
          <w:p w14:paraId="3368F009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679" w:type="pct"/>
            <w:shd w:val="clear" w:color="auto" w:fill="EEECE1"/>
          </w:tcPr>
          <w:p w14:paraId="5BCD5372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BA3F7E" w:rsidRPr="00BA3F7E" w14:paraId="73E4B044" w14:textId="77777777" w:rsidTr="00BA3F7E">
        <w:tc>
          <w:tcPr>
            <w:tcW w:w="340" w:type="pct"/>
          </w:tcPr>
          <w:p w14:paraId="02AA96B7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656490C4" w14:textId="517AC5DE" w:rsidR="00BA3F7E" w:rsidRPr="00BA3F7E" w:rsidRDefault="00BA3F7E" w:rsidP="00BA3F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 xml:space="preserve">Nama instansi setiap penulis yang dicantumkan </w:t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  <w:t xml:space="preserve">yaitu </w:t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 xml:space="preserve">perguruan tinggi atau perusahaan lembaga (tanpa disingkat, tanpa keterangan prodi, divisi, departemen, dll.) </w:t>
            </w:r>
            <w:bookmarkStart w:id="2" w:name="_Hlk480028243"/>
          </w:p>
          <w:p w14:paraId="5E12A870" w14:textId="77777777" w:rsidR="00BA3F7E" w:rsidRPr="00BA3F7E" w:rsidRDefault="00BA3F7E" w:rsidP="00BA3F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noProof/>
                <w:sz w:val="24"/>
                <w:szCs w:val="24"/>
                <w:lang w:eastAsia="en-US"/>
              </w:rPr>
              <w:lastRenderedPageBreak/>
              <w:t>Contoh</w:t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>:</w:t>
            </w:r>
          </w:p>
          <w:p w14:paraId="1B121CB3" w14:textId="0DAF7F2E" w:rsidR="00F00576" w:rsidRPr="00F00576" w:rsidRDefault="00F00576" w:rsidP="00BA3F7E">
            <w:pPr>
              <w:numPr>
                <w:ilvl w:val="0"/>
                <w:numId w:val="1"/>
              </w:numPr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noProof/>
                <w:sz w:val="24"/>
                <w:szCs w:val="24"/>
                <w:lang w:eastAsia="en-US"/>
              </w:rPr>
            </w:pPr>
            <w:r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US" w:eastAsia="en-US"/>
              </w:rPr>
              <w:t>Universitas Islam Negeri Sunan Gunung Djati, Bandung</w:t>
            </w:r>
          </w:p>
          <w:p w14:paraId="0CD4BD7D" w14:textId="24EA7442" w:rsidR="00BA3F7E" w:rsidRPr="00BA3F7E" w:rsidRDefault="00BA3F7E" w:rsidP="00BA3F7E">
            <w:pPr>
              <w:numPr>
                <w:ilvl w:val="0"/>
                <w:numId w:val="1"/>
              </w:numPr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noProof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Calibri" w:hAnsi="Times New Roman" w:cs="Times New Roman"/>
                <w:noProof/>
                <w:sz w:val="24"/>
                <w:szCs w:val="24"/>
                <w:lang w:eastAsia="en-US"/>
              </w:rPr>
              <w:t>Universitas Padjadjaran</w:t>
            </w:r>
            <w:r w:rsidR="00F00576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US" w:eastAsia="en-US"/>
              </w:rPr>
              <w:t>, Bandung</w:t>
            </w:r>
          </w:p>
          <w:p w14:paraId="58760DFF" w14:textId="77777777" w:rsidR="00BA3F7E" w:rsidRPr="00BA3F7E" w:rsidRDefault="00BA3F7E" w:rsidP="00BA3F7E">
            <w:pPr>
              <w:numPr>
                <w:ilvl w:val="0"/>
                <w:numId w:val="1"/>
              </w:numPr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noProof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Calibri" w:hAnsi="Times New Roman" w:cs="Times New Roman"/>
                <w:noProof/>
                <w:sz w:val="24"/>
                <w:szCs w:val="24"/>
                <w:lang w:eastAsia="en-US"/>
              </w:rPr>
              <w:t>PT. Telkom Indonesia</w:t>
            </w:r>
            <w:bookmarkEnd w:id="2"/>
          </w:p>
        </w:tc>
        <w:tc>
          <w:tcPr>
            <w:tcW w:w="713" w:type="pct"/>
          </w:tcPr>
          <w:p w14:paraId="4403C235" w14:textId="229F187B" w:rsidR="00BA3F7E" w:rsidRPr="00BA3F7E" w:rsidRDefault="002A0263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  <w:lastRenderedPageBreak/>
              <w:t>v</w:t>
            </w:r>
          </w:p>
        </w:tc>
        <w:tc>
          <w:tcPr>
            <w:tcW w:w="679" w:type="pct"/>
          </w:tcPr>
          <w:p w14:paraId="5F3E4B89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</w:p>
        </w:tc>
      </w:tr>
      <w:tr w:rsidR="00BA3F7E" w:rsidRPr="00BA3F7E" w14:paraId="72C82513" w14:textId="77777777" w:rsidTr="00BA3F7E">
        <w:tc>
          <w:tcPr>
            <w:tcW w:w="340" w:type="pct"/>
            <w:shd w:val="clear" w:color="auto" w:fill="EEECE1"/>
          </w:tcPr>
          <w:p w14:paraId="274B1751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4</w:t>
            </w:r>
          </w:p>
        </w:tc>
        <w:tc>
          <w:tcPr>
            <w:tcW w:w="3268" w:type="pct"/>
            <w:shd w:val="clear" w:color="auto" w:fill="EEECE1"/>
          </w:tcPr>
          <w:p w14:paraId="06CA4696" w14:textId="77777777" w:rsidR="00BA3F7E" w:rsidRPr="00BA3F7E" w:rsidRDefault="00BA3F7E" w:rsidP="00BA3F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KORESPONDENSI</w:t>
            </w:r>
          </w:p>
        </w:tc>
        <w:tc>
          <w:tcPr>
            <w:tcW w:w="713" w:type="pct"/>
            <w:shd w:val="clear" w:color="auto" w:fill="EEECE1"/>
          </w:tcPr>
          <w:p w14:paraId="190298E6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</w:p>
        </w:tc>
        <w:tc>
          <w:tcPr>
            <w:tcW w:w="679" w:type="pct"/>
            <w:shd w:val="clear" w:color="auto" w:fill="EEECE1"/>
          </w:tcPr>
          <w:p w14:paraId="13B07012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</w:p>
        </w:tc>
      </w:tr>
      <w:tr w:rsidR="009B2EE2" w:rsidRPr="00BA3F7E" w14:paraId="7BB1217B" w14:textId="77777777" w:rsidTr="00BA3F7E">
        <w:tc>
          <w:tcPr>
            <w:tcW w:w="340" w:type="pct"/>
          </w:tcPr>
          <w:p w14:paraId="03432F22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5182A24E" w14:textId="7CE9131E" w:rsidR="009B2EE2" w:rsidRPr="00F00576" w:rsidRDefault="009B2EE2" w:rsidP="00F0057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 xml:space="preserve">Korespondensi diisi dengan data penulis pertama </w:t>
            </w:r>
            <w:r w:rsidR="00F0057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menggunakan email institusi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.</w:t>
            </w:r>
          </w:p>
        </w:tc>
        <w:tc>
          <w:tcPr>
            <w:tcW w:w="713" w:type="pct"/>
          </w:tcPr>
          <w:p w14:paraId="1B997E07" w14:textId="4C7AF49C" w:rsidR="009B2EE2" w:rsidRPr="00BA3F7E" w:rsidRDefault="002A0263" w:rsidP="009B2EE2">
            <w:pPr>
              <w:spacing w:after="0" w:line="240" w:lineRule="auto"/>
              <w:ind w:left="-14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6A849766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6A5BA2C5" w14:textId="77777777" w:rsidTr="00BA3F7E">
        <w:tc>
          <w:tcPr>
            <w:tcW w:w="340" w:type="pct"/>
            <w:shd w:val="clear" w:color="auto" w:fill="EEECE1"/>
          </w:tcPr>
          <w:p w14:paraId="555E6E6F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5</w:t>
            </w:r>
          </w:p>
        </w:tc>
        <w:tc>
          <w:tcPr>
            <w:tcW w:w="3268" w:type="pct"/>
            <w:shd w:val="clear" w:color="auto" w:fill="EEECE1"/>
          </w:tcPr>
          <w:p w14:paraId="22BF70D1" w14:textId="77777777" w:rsidR="009B2EE2" w:rsidRPr="00BA3F7E" w:rsidRDefault="009B2EE2" w:rsidP="009B2E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ABSTRACT</w:t>
            </w:r>
          </w:p>
        </w:tc>
        <w:tc>
          <w:tcPr>
            <w:tcW w:w="713" w:type="pct"/>
            <w:shd w:val="clear" w:color="auto" w:fill="EEECE1"/>
          </w:tcPr>
          <w:p w14:paraId="2557C942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679" w:type="pct"/>
            <w:shd w:val="clear" w:color="auto" w:fill="EEECE1"/>
          </w:tcPr>
          <w:p w14:paraId="33D0BFD2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60D6D87A" w14:textId="77777777" w:rsidTr="00BA3F7E">
        <w:tc>
          <w:tcPr>
            <w:tcW w:w="340" w:type="pct"/>
            <w:vMerge w:val="restart"/>
          </w:tcPr>
          <w:p w14:paraId="58804458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4BCAC992" w14:textId="77777777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Dibuat esai ditulis dalam 1 (satu) paragraf</w:t>
            </w:r>
          </w:p>
        </w:tc>
        <w:tc>
          <w:tcPr>
            <w:tcW w:w="713" w:type="pct"/>
          </w:tcPr>
          <w:p w14:paraId="3DA3CB91" w14:textId="1D907CA2" w:rsidR="009B2EE2" w:rsidRPr="00BA3F7E" w:rsidRDefault="002A0263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4FC5583C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27A2B9DE" w14:textId="77777777" w:rsidTr="00BA3F7E">
        <w:tc>
          <w:tcPr>
            <w:tcW w:w="340" w:type="pct"/>
            <w:vMerge/>
          </w:tcPr>
          <w:p w14:paraId="2D3BA2A1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63DAB9F3" w14:textId="49C9B0F9" w:rsidR="009B2EE2" w:rsidRPr="00BA3F7E" w:rsidRDefault="00F00576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200-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30</w:t>
            </w:r>
            <w:r w:rsidR="009B2EE2"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0 kata</w:t>
            </w:r>
          </w:p>
        </w:tc>
        <w:tc>
          <w:tcPr>
            <w:tcW w:w="713" w:type="pct"/>
          </w:tcPr>
          <w:p w14:paraId="591C99B5" w14:textId="4B0A0DBF" w:rsidR="009B2EE2" w:rsidRPr="00BA3F7E" w:rsidRDefault="002A0263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3941AD50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5B49346A" w14:textId="77777777" w:rsidTr="00BA3F7E">
        <w:tc>
          <w:tcPr>
            <w:tcW w:w="340" w:type="pct"/>
            <w:vMerge/>
          </w:tcPr>
          <w:p w14:paraId="28C15164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1B5C37B5" w14:textId="77777777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T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 xml:space="preserve">idak ada numbering, </w:t>
            </w:r>
          </w:p>
        </w:tc>
        <w:tc>
          <w:tcPr>
            <w:tcW w:w="713" w:type="pct"/>
          </w:tcPr>
          <w:p w14:paraId="3BD1CE15" w14:textId="5BBE2962" w:rsidR="009B2EE2" w:rsidRPr="00BA3F7E" w:rsidRDefault="002A0263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7ADBBF5C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022EB6D8" w14:textId="77777777" w:rsidTr="00BA3F7E">
        <w:tc>
          <w:tcPr>
            <w:tcW w:w="340" w:type="pct"/>
            <w:vMerge/>
          </w:tcPr>
          <w:p w14:paraId="226CBA6D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40389B00" w14:textId="77777777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D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i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tulis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 xml:space="preserve"> dalam Bahasa 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Inggris</w:t>
            </w:r>
          </w:p>
          <w:p w14:paraId="569F19B4" w14:textId="75506AB6" w:rsidR="009B2EE2" w:rsidRPr="00BA3F7E" w:rsidRDefault="00835BDA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Garamond</w:t>
            </w:r>
            <w:r w:rsidR="009B2EE2"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 xml:space="preserve"> 1</w:t>
            </w:r>
            <w:r w:rsidR="009B2EE2"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1</w:t>
            </w:r>
            <w:r w:rsidR="00A062BF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 xml:space="preserve">, </w:t>
            </w:r>
            <w:r w:rsidR="00A062BF" w:rsidRPr="00BA3F7E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en-US"/>
              </w:rPr>
              <w:t>Italic</w:t>
            </w:r>
            <w:r w:rsidR="00A062BF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 xml:space="preserve"> spasi 1</w:t>
            </w:r>
          </w:p>
        </w:tc>
        <w:tc>
          <w:tcPr>
            <w:tcW w:w="713" w:type="pct"/>
          </w:tcPr>
          <w:p w14:paraId="30A9EBE7" w14:textId="29467C01" w:rsidR="009B2EE2" w:rsidRPr="00BA3F7E" w:rsidRDefault="002A0263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01CBCAC6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2CACBDDD" w14:textId="77777777" w:rsidTr="00BA3F7E">
        <w:tc>
          <w:tcPr>
            <w:tcW w:w="340" w:type="pct"/>
            <w:vMerge/>
          </w:tcPr>
          <w:p w14:paraId="552936B0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2923F3F2" w14:textId="39C9B40F" w:rsidR="009B2EE2" w:rsidRPr="00BA3F7E" w:rsidRDefault="009B2EE2" w:rsidP="00A062BF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</w:pP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  <w:t>Keyword</w:t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 xml:space="preserve"> terdiri dari </w:t>
            </w:r>
            <w:r w:rsidR="00A062BF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  <w:t>minimal 3</w:t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 xml:space="preserve"> kata atau fras</w:t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  <w:t>a</w:t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 xml:space="preserve"> dalam </w:t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  <w:t>Bahasa Inggris</w:t>
            </w:r>
          </w:p>
        </w:tc>
        <w:tc>
          <w:tcPr>
            <w:tcW w:w="713" w:type="pct"/>
          </w:tcPr>
          <w:p w14:paraId="63526055" w14:textId="100FFF51" w:rsidR="009B2EE2" w:rsidRPr="00BA3F7E" w:rsidRDefault="002A0263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6A46796A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69AD25C6" w14:textId="77777777" w:rsidTr="00BA3F7E">
        <w:tc>
          <w:tcPr>
            <w:tcW w:w="340" w:type="pct"/>
            <w:vMerge/>
          </w:tcPr>
          <w:p w14:paraId="79FC7F67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66B0947E" w14:textId="46BC1225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  <w:t>M</w:t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>enggun</w:t>
            </w:r>
            <w:r w:rsidR="00A062BF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>akan tanda pemisah koma (</w:t>
            </w:r>
            <w:r w:rsidR="00A062BF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  <w:t>,</w:t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>)</w:t>
            </w:r>
          </w:p>
        </w:tc>
        <w:tc>
          <w:tcPr>
            <w:tcW w:w="713" w:type="pct"/>
          </w:tcPr>
          <w:p w14:paraId="1F3D8C34" w14:textId="50C28ECE" w:rsidR="009B2EE2" w:rsidRPr="00BA3F7E" w:rsidRDefault="002A0263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173865FC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1A26935E" w14:textId="77777777" w:rsidTr="00BA3F7E">
        <w:tc>
          <w:tcPr>
            <w:tcW w:w="340" w:type="pct"/>
            <w:shd w:val="clear" w:color="auto" w:fill="EEECE1"/>
          </w:tcPr>
          <w:p w14:paraId="328F03BC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6</w:t>
            </w:r>
          </w:p>
        </w:tc>
        <w:tc>
          <w:tcPr>
            <w:tcW w:w="3268" w:type="pct"/>
            <w:shd w:val="clear" w:color="auto" w:fill="EEECE1"/>
          </w:tcPr>
          <w:p w14:paraId="338EFEDE" w14:textId="77777777" w:rsidR="009B2EE2" w:rsidRPr="00BA3F7E" w:rsidRDefault="009B2EE2" w:rsidP="009B2E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</w:pP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  <w:t>ABSTRAK</w:t>
            </w:r>
          </w:p>
        </w:tc>
        <w:tc>
          <w:tcPr>
            <w:tcW w:w="713" w:type="pct"/>
            <w:shd w:val="clear" w:color="auto" w:fill="EEECE1"/>
          </w:tcPr>
          <w:p w14:paraId="0FD44DA3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679" w:type="pct"/>
            <w:shd w:val="clear" w:color="auto" w:fill="EEECE1"/>
          </w:tcPr>
          <w:p w14:paraId="5EB32886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0731F91E" w14:textId="77777777" w:rsidTr="00BA3F7E">
        <w:tc>
          <w:tcPr>
            <w:tcW w:w="340" w:type="pct"/>
            <w:vMerge w:val="restart"/>
          </w:tcPr>
          <w:p w14:paraId="54F04C32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21A80C35" w14:textId="77777777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D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ibuat esai ditulis dalam 1(satu) paragra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f</w:t>
            </w:r>
          </w:p>
        </w:tc>
        <w:tc>
          <w:tcPr>
            <w:tcW w:w="713" w:type="pct"/>
          </w:tcPr>
          <w:p w14:paraId="46E91243" w14:textId="52ED6082" w:rsidR="009B2EE2" w:rsidRPr="00BA3F7E" w:rsidRDefault="002A0263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766E7957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05BBD920" w14:textId="77777777" w:rsidTr="00BA3F7E">
        <w:tc>
          <w:tcPr>
            <w:tcW w:w="340" w:type="pct"/>
            <w:vMerge/>
          </w:tcPr>
          <w:p w14:paraId="232EA6C7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4FC0E095" w14:textId="77777777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200-250 kata</w:t>
            </w:r>
          </w:p>
        </w:tc>
        <w:tc>
          <w:tcPr>
            <w:tcW w:w="713" w:type="pct"/>
          </w:tcPr>
          <w:p w14:paraId="35748820" w14:textId="5FD07D50" w:rsidR="009B2EE2" w:rsidRPr="00BA3F7E" w:rsidRDefault="002A0263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5296FEDA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0988AAC0" w14:textId="77777777" w:rsidTr="00BA3F7E">
        <w:tc>
          <w:tcPr>
            <w:tcW w:w="340" w:type="pct"/>
            <w:vMerge/>
          </w:tcPr>
          <w:p w14:paraId="128551A2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1F995F63" w14:textId="77777777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Ti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dak ada numbering</w:t>
            </w:r>
          </w:p>
        </w:tc>
        <w:tc>
          <w:tcPr>
            <w:tcW w:w="713" w:type="pct"/>
          </w:tcPr>
          <w:p w14:paraId="59ED20E5" w14:textId="5C643EA0" w:rsidR="009B2EE2" w:rsidRPr="00BA3F7E" w:rsidRDefault="002A0263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7913D96A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0CC5841D" w14:textId="77777777" w:rsidTr="00BA3F7E">
        <w:tc>
          <w:tcPr>
            <w:tcW w:w="340" w:type="pct"/>
            <w:vMerge/>
          </w:tcPr>
          <w:p w14:paraId="5B0B4950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5B08596D" w14:textId="77777777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Ditulis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 xml:space="preserve"> dalam Bahasa 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Indonesia</w:t>
            </w:r>
          </w:p>
          <w:p w14:paraId="6A5BA2DB" w14:textId="4118EEF8" w:rsidR="009B2EE2" w:rsidRPr="00BA3F7E" w:rsidRDefault="00024155" w:rsidP="00A062BF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Garamond</w:t>
            </w:r>
            <w:r w:rsidR="009B2EE2"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 xml:space="preserve"> 1</w:t>
            </w:r>
            <w:r w:rsidR="009B2EE2"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1</w:t>
            </w:r>
            <w:r w:rsidR="00A062BF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, spasi 1</w:t>
            </w:r>
          </w:p>
        </w:tc>
        <w:tc>
          <w:tcPr>
            <w:tcW w:w="713" w:type="pct"/>
          </w:tcPr>
          <w:p w14:paraId="588399DA" w14:textId="0CC374CB" w:rsidR="009B2EE2" w:rsidRPr="00BA3F7E" w:rsidRDefault="002A0263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4BB2286C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479C00C8" w14:textId="77777777" w:rsidTr="00BA3F7E">
        <w:tc>
          <w:tcPr>
            <w:tcW w:w="340" w:type="pct"/>
            <w:vMerge/>
          </w:tcPr>
          <w:p w14:paraId="106A0DF3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4FA5ECB5" w14:textId="59BEBEE4" w:rsidR="009B2EE2" w:rsidRPr="00BA3F7E" w:rsidRDefault="009B2EE2" w:rsidP="00A062BF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</w:pP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  <w:t xml:space="preserve">Kata kunci </w:t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 xml:space="preserve">terdiri dari </w:t>
            </w:r>
            <w:r w:rsidR="00A062BF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  <w:t>minimal 3</w:t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 xml:space="preserve"> kata atau fras</w:t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  <w:t>a</w:t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 xml:space="preserve"> dalam </w:t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  <w:t>Bahasa Indonesia</w:t>
            </w:r>
          </w:p>
        </w:tc>
        <w:tc>
          <w:tcPr>
            <w:tcW w:w="713" w:type="pct"/>
          </w:tcPr>
          <w:p w14:paraId="2B76B5E5" w14:textId="41643C1B" w:rsidR="009B2EE2" w:rsidRPr="00BA3F7E" w:rsidRDefault="002A0263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042CD961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5CF5AEA4" w14:textId="77777777" w:rsidTr="00BA3F7E">
        <w:tc>
          <w:tcPr>
            <w:tcW w:w="340" w:type="pct"/>
            <w:vMerge/>
          </w:tcPr>
          <w:p w14:paraId="46D6C861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38D21545" w14:textId="6F53BDA0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  <w:t>M</w:t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 xml:space="preserve">enggunakan </w:t>
            </w:r>
            <w:r w:rsidR="00A062BF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>tanda pemisah koma (</w:t>
            </w:r>
            <w:r w:rsidR="00A062BF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  <w:t>,</w:t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>)</w:t>
            </w:r>
          </w:p>
        </w:tc>
        <w:tc>
          <w:tcPr>
            <w:tcW w:w="713" w:type="pct"/>
          </w:tcPr>
          <w:p w14:paraId="6E86BE59" w14:textId="3D629FAA" w:rsidR="009B2EE2" w:rsidRPr="00BA3F7E" w:rsidRDefault="002A0263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424144B5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6330F37D" w14:textId="77777777" w:rsidTr="00BA3F7E">
        <w:tc>
          <w:tcPr>
            <w:tcW w:w="340" w:type="pct"/>
            <w:shd w:val="clear" w:color="auto" w:fill="EEECE1"/>
          </w:tcPr>
          <w:p w14:paraId="5839B014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7</w:t>
            </w:r>
          </w:p>
        </w:tc>
        <w:tc>
          <w:tcPr>
            <w:tcW w:w="3268" w:type="pct"/>
            <w:shd w:val="clear" w:color="auto" w:fill="EEECE1"/>
          </w:tcPr>
          <w:p w14:paraId="3824DBB0" w14:textId="77777777" w:rsidR="009B2EE2" w:rsidRPr="00BA3F7E" w:rsidRDefault="009B2EE2" w:rsidP="009B2E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>NASKAH</w:t>
            </w:r>
          </w:p>
        </w:tc>
        <w:tc>
          <w:tcPr>
            <w:tcW w:w="713" w:type="pct"/>
            <w:shd w:val="clear" w:color="auto" w:fill="EEECE1"/>
          </w:tcPr>
          <w:p w14:paraId="790CC268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679" w:type="pct"/>
            <w:shd w:val="clear" w:color="auto" w:fill="EEECE1"/>
          </w:tcPr>
          <w:p w14:paraId="798AF6F4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5F479E69" w14:textId="77777777" w:rsidTr="00BA3F7E">
        <w:tc>
          <w:tcPr>
            <w:tcW w:w="340" w:type="pct"/>
            <w:vMerge w:val="restart"/>
          </w:tcPr>
          <w:p w14:paraId="67F9DE32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77CE118E" w14:textId="50EFB11C" w:rsidR="009B2EE2" w:rsidRPr="00BA3F7E" w:rsidRDefault="00835BDA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  <w:t>Garamond</w:t>
            </w:r>
            <w:r w:rsidR="00F00576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 xml:space="preserve"> 12, spasi 1</w:t>
            </w:r>
            <w:r w:rsidR="00F00576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  <w:t xml:space="preserve"> </w:t>
            </w:r>
            <w:r w:rsidR="009B2EE2"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 xml:space="preserve"> justify, tab/7 ketukan.</w:t>
            </w:r>
          </w:p>
        </w:tc>
        <w:tc>
          <w:tcPr>
            <w:tcW w:w="713" w:type="pct"/>
          </w:tcPr>
          <w:p w14:paraId="37847C48" w14:textId="402B332E" w:rsidR="009B2EE2" w:rsidRPr="00BA3F7E" w:rsidRDefault="002A0263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70A0AE32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7E205EFC" w14:textId="77777777" w:rsidTr="00BA3F7E">
        <w:tc>
          <w:tcPr>
            <w:tcW w:w="340" w:type="pct"/>
            <w:vMerge/>
          </w:tcPr>
          <w:p w14:paraId="599511DD" w14:textId="77777777" w:rsidR="009B2EE2" w:rsidRPr="00BA3F7E" w:rsidRDefault="009B2EE2" w:rsidP="009B2EE2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46DB1E75" w14:textId="77777777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 xml:space="preserve">Sistematika </w:t>
            </w:r>
            <w:r w:rsidRPr="00BA3F7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US"/>
              </w:rPr>
              <w:t>WAJIB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 xml:space="preserve"> hanya terdiri dari:</w:t>
            </w:r>
          </w:p>
          <w:p w14:paraId="6E308EE8" w14:textId="77777777" w:rsidR="00D82EB9" w:rsidRPr="00D82EB9" w:rsidRDefault="00024155" w:rsidP="00D82EB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ind w:left="380"/>
              <w:jc w:val="both"/>
              <w:rPr>
                <w:rFonts w:ascii="Times New Roman" w:eastAsia="Times New Roman" w:hAnsi="Times New Roman" w:cs="Times New Roman"/>
                <w:b/>
                <w:sz w:val="24"/>
                <w:lang w:val="en-US" w:eastAsia="en-GB"/>
              </w:rPr>
            </w:pPr>
            <w:r w:rsidRPr="00A062BF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en-US"/>
              </w:rPr>
              <w:t>PENDAHULUAN</w:t>
            </w:r>
            <w:r w:rsidR="00D82EB9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en-US"/>
              </w:rPr>
              <w:t xml:space="preserve"> dan </w:t>
            </w:r>
          </w:p>
          <w:p w14:paraId="561F419F" w14:textId="58707B21" w:rsidR="00DE6AD5" w:rsidRPr="00D82EB9" w:rsidRDefault="00A062BF" w:rsidP="00D82EB9">
            <w:pPr>
              <w:pStyle w:val="ListParagraph"/>
              <w:spacing w:after="0" w:line="240" w:lineRule="auto"/>
              <w:ind w:left="380"/>
              <w:jc w:val="both"/>
              <w:rPr>
                <w:rFonts w:ascii="Times New Roman" w:eastAsia="Times New Roman" w:hAnsi="Times New Roman" w:cs="Times New Roman"/>
                <w:b/>
                <w:sz w:val="24"/>
                <w:lang w:val="en-US" w:eastAsia="en-GB"/>
              </w:rPr>
            </w:pPr>
            <w:r w:rsidRPr="00D82EB9">
              <w:rPr>
                <w:rFonts w:ascii="Times New Roman" w:eastAsia="Times New Roman" w:hAnsi="Times New Roman" w:cs="Times New Roman"/>
                <w:b/>
                <w:sz w:val="24"/>
                <w:lang w:val="en-US" w:eastAsia="en-GB"/>
              </w:rPr>
              <w:t xml:space="preserve">METODE </w:t>
            </w:r>
            <w:r w:rsidR="00D82EB9">
              <w:rPr>
                <w:rFonts w:ascii="Times New Roman" w:eastAsia="Times New Roman" w:hAnsi="Times New Roman" w:cs="Times New Roman"/>
                <w:b/>
                <w:sz w:val="24"/>
                <w:lang w:val="en-US" w:eastAsia="en-GB"/>
              </w:rPr>
              <w:t>PENELITIAN</w:t>
            </w:r>
          </w:p>
          <w:p w14:paraId="275165DD" w14:textId="77777777" w:rsidR="00DE6AD5" w:rsidRPr="00DE6AD5" w:rsidRDefault="00024155" w:rsidP="00A062B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ind w:left="380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en-US"/>
              </w:rPr>
            </w:pPr>
            <w:r w:rsidRPr="00A062BF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en-US"/>
              </w:rPr>
              <w:t>HASIL DAN PEMBAHASAN</w:t>
            </w:r>
            <w:r w:rsidR="00A062BF" w:rsidRPr="00A062BF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en-US"/>
              </w:rPr>
              <w:t>/</w:t>
            </w:r>
          </w:p>
          <w:p w14:paraId="614E132D" w14:textId="1981E596" w:rsidR="009B2EE2" w:rsidRPr="00A062BF" w:rsidRDefault="00A062BF" w:rsidP="00DE6AD5">
            <w:pPr>
              <w:pStyle w:val="ListParagraph"/>
              <w:spacing w:after="0" w:line="240" w:lineRule="auto"/>
              <w:ind w:left="380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en-US"/>
              </w:rPr>
            </w:pPr>
            <w:r w:rsidRPr="00A062BF">
              <w:rPr>
                <w:rFonts w:ascii="Times New Roman" w:eastAsia="Times New Roman" w:hAnsi="Times New Roman" w:cs="Times New Roman"/>
                <w:b/>
                <w:sz w:val="24"/>
                <w:lang w:val="en-US" w:eastAsia="en-GB"/>
              </w:rPr>
              <w:t>RESULTS AND DISCUSSION</w:t>
            </w:r>
          </w:p>
          <w:p w14:paraId="0B429DFC" w14:textId="6B435144" w:rsidR="009B2EE2" w:rsidRPr="00A062BF" w:rsidRDefault="00024155" w:rsidP="00A062B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ind w:left="380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en-US"/>
              </w:rPr>
            </w:pPr>
            <w:r w:rsidRPr="00A062BF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en-US"/>
              </w:rPr>
              <w:t>KESIMPULAN</w:t>
            </w:r>
            <w:r w:rsidR="00A062BF" w:rsidRPr="00A062BF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en-US"/>
              </w:rPr>
              <w:t>/</w:t>
            </w:r>
            <w:r w:rsidR="00A062BF" w:rsidRPr="00A062BF">
              <w:rPr>
                <w:rFonts w:ascii="Times New Roman" w:eastAsia="Times New Roman" w:hAnsi="Times New Roman" w:cs="Times New Roman"/>
                <w:b/>
                <w:sz w:val="24"/>
                <w:lang w:val="en-US" w:eastAsia="en-GB"/>
              </w:rPr>
              <w:t>CONCLUSION</w:t>
            </w:r>
          </w:p>
          <w:p w14:paraId="09F8FFE7" w14:textId="253BA1AB" w:rsidR="00A062BF" w:rsidRPr="00A062BF" w:rsidRDefault="00A062BF" w:rsidP="00A062B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ind w:left="38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</w:pPr>
            <w:r w:rsidRPr="00A062BF">
              <w:rPr>
                <w:rFonts w:ascii="Times New Roman" w:eastAsia="Times New Roman" w:hAnsi="Times New Roman" w:cs="Times New Roman"/>
                <w:b/>
                <w:sz w:val="24"/>
                <w:lang w:val="en-US" w:eastAsia="en-GB"/>
              </w:rPr>
              <w:t>REFERENCES</w:t>
            </w:r>
          </w:p>
          <w:p w14:paraId="24CCDAA0" w14:textId="04B255BE" w:rsidR="009B2EE2" w:rsidRPr="00D82EB9" w:rsidRDefault="009B2EE2" w:rsidP="00D82EB9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 xml:space="preserve">(sub bab </w:t>
            </w:r>
            <w:r w:rsidR="00D82EB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hanya boleh ada di Hasil dan Pembahasan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)</w:t>
            </w:r>
          </w:p>
        </w:tc>
        <w:tc>
          <w:tcPr>
            <w:tcW w:w="713" w:type="pct"/>
          </w:tcPr>
          <w:p w14:paraId="61EBFADF" w14:textId="545738A9" w:rsidR="009B2EE2" w:rsidRPr="00BA3F7E" w:rsidRDefault="002A0263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3504398B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5D93EB0C" w14:textId="77777777" w:rsidTr="00BA3F7E">
        <w:tc>
          <w:tcPr>
            <w:tcW w:w="340" w:type="pct"/>
            <w:vMerge/>
          </w:tcPr>
          <w:p w14:paraId="3AE8F36A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15CF0BBE" w14:textId="77777777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</w:pP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 xml:space="preserve">Terdiri dari </w:t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  <w:t>6000-7000 kata</w:t>
            </w:r>
          </w:p>
        </w:tc>
        <w:tc>
          <w:tcPr>
            <w:tcW w:w="713" w:type="pct"/>
          </w:tcPr>
          <w:p w14:paraId="43023085" w14:textId="31259A24" w:rsidR="009B2EE2" w:rsidRPr="00BA3F7E" w:rsidRDefault="002A0263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460C3682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69A480C1" w14:textId="77777777" w:rsidTr="00BA3F7E">
        <w:tc>
          <w:tcPr>
            <w:tcW w:w="340" w:type="pct"/>
            <w:vMerge/>
          </w:tcPr>
          <w:p w14:paraId="0EAD12B0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20B2AFEC" w14:textId="77777777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  <w:t>T</w:t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>idak terdapat numbering dan footnote</w:t>
            </w:r>
          </w:p>
        </w:tc>
        <w:tc>
          <w:tcPr>
            <w:tcW w:w="713" w:type="pct"/>
          </w:tcPr>
          <w:p w14:paraId="0213BD3E" w14:textId="0A971C64" w:rsidR="009B2EE2" w:rsidRPr="00BA3F7E" w:rsidRDefault="002A0263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4A4F9218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378F326F" w14:textId="77777777" w:rsidTr="00BA3F7E">
        <w:tc>
          <w:tcPr>
            <w:tcW w:w="340" w:type="pct"/>
            <w:vMerge/>
          </w:tcPr>
          <w:p w14:paraId="66EC5B61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147A8E54" w14:textId="77777777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  <w:t>B</w:t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 xml:space="preserve">ahasa asing  dicetak </w:t>
            </w:r>
            <w:r w:rsidRPr="00BA3F7E">
              <w:rPr>
                <w:rFonts w:ascii="Times New Roman" w:eastAsia="Times New Roman" w:hAnsi="Times New Roman" w:cs="Times New Roman"/>
                <w:i/>
                <w:noProof/>
                <w:sz w:val="24"/>
                <w:szCs w:val="24"/>
                <w:lang w:eastAsia="en-US"/>
              </w:rPr>
              <w:t>ITALIC</w:t>
            </w:r>
          </w:p>
        </w:tc>
        <w:tc>
          <w:tcPr>
            <w:tcW w:w="713" w:type="pct"/>
          </w:tcPr>
          <w:p w14:paraId="3CB2EA2F" w14:textId="6228DC7A" w:rsidR="009B2EE2" w:rsidRPr="00BA3F7E" w:rsidRDefault="002A0263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36CED35C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15158C87" w14:textId="77777777" w:rsidTr="00BA3F7E">
        <w:tc>
          <w:tcPr>
            <w:tcW w:w="340" w:type="pct"/>
            <w:vMerge/>
          </w:tcPr>
          <w:p w14:paraId="0B8EA724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7AAEC93F" w14:textId="77777777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  <w:t>K</w:t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>utipan lebih dari 40 kata (dibuat 1 spasi margin ke dalam)</w:t>
            </w:r>
          </w:p>
        </w:tc>
        <w:tc>
          <w:tcPr>
            <w:tcW w:w="713" w:type="pct"/>
          </w:tcPr>
          <w:p w14:paraId="1E6B666E" w14:textId="549F1E58" w:rsidR="009B2EE2" w:rsidRPr="00BA3F7E" w:rsidRDefault="002A0263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19455D35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6B0F49D2" w14:textId="77777777" w:rsidTr="00BA3F7E">
        <w:tc>
          <w:tcPr>
            <w:tcW w:w="340" w:type="pct"/>
            <w:vMerge/>
          </w:tcPr>
          <w:p w14:paraId="76BCDB73" w14:textId="77777777" w:rsidR="009B2EE2" w:rsidRPr="00BA3F7E" w:rsidRDefault="009B2EE2" w:rsidP="009B2EE2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463BC4C3" w14:textId="77777777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</w:pPr>
            <w:bookmarkStart w:id="3" w:name="_Hlk480028821"/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>Setiap satu paragraf, minimal terdiri dari 2 kalimat</w:t>
            </w:r>
            <w:bookmarkEnd w:id="3"/>
          </w:p>
        </w:tc>
        <w:tc>
          <w:tcPr>
            <w:tcW w:w="713" w:type="pct"/>
          </w:tcPr>
          <w:p w14:paraId="7DF83B96" w14:textId="775BF0A1" w:rsidR="009B2EE2" w:rsidRPr="00BA3F7E" w:rsidRDefault="002A0263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3712E606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3472D948" w14:textId="77777777" w:rsidTr="00BA3F7E">
        <w:tc>
          <w:tcPr>
            <w:tcW w:w="340" w:type="pct"/>
            <w:vMerge/>
          </w:tcPr>
          <w:p w14:paraId="448FEEBB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60C65612" w14:textId="77777777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>Sumber yang dikutip dalam naskah merupakan kutipan primer (tidak ada mengutip X dalam Y)</w:t>
            </w:r>
          </w:p>
        </w:tc>
        <w:tc>
          <w:tcPr>
            <w:tcW w:w="713" w:type="pct"/>
          </w:tcPr>
          <w:p w14:paraId="33E0DE16" w14:textId="1D2B4873" w:rsidR="009B2EE2" w:rsidRPr="00BA3F7E" w:rsidRDefault="002A0263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54B4BAE5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506F5D23" w14:textId="77777777" w:rsidTr="00BA3F7E">
        <w:tc>
          <w:tcPr>
            <w:tcW w:w="340" w:type="pct"/>
            <w:shd w:val="clear" w:color="auto" w:fill="EEECE1"/>
          </w:tcPr>
          <w:p w14:paraId="35065CD3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8</w:t>
            </w:r>
          </w:p>
        </w:tc>
        <w:tc>
          <w:tcPr>
            <w:tcW w:w="3268" w:type="pct"/>
            <w:shd w:val="clear" w:color="auto" w:fill="EEECE1"/>
          </w:tcPr>
          <w:p w14:paraId="5023D0EF" w14:textId="77777777" w:rsidR="009B2EE2" w:rsidRPr="00BA3F7E" w:rsidRDefault="009B2EE2" w:rsidP="009B2E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>KUTIPAN</w:t>
            </w:r>
          </w:p>
        </w:tc>
        <w:tc>
          <w:tcPr>
            <w:tcW w:w="713" w:type="pct"/>
            <w:shd w:val="clear" w:color="auto" w:fill="EEECE1"/>
          </w:tcPr>
          <w:p w14:paraId="09134934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679" w:type="pct"/>
            <w:shd w:val="clear" w:color="auto" w:fill="EEECE1"/>
          </w:tcPr>
          <w:p w14:paraId="43EC0457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12B5DDFE" w14:textId="77777777" w:rsidTr="00BA3F7E">
        <w:tc>
          <w:tcPr>
            <w:tcW w:w="340" w:type="pct"/>
            <w:vMerge w:val="restart"/>
          </w:tcPr>
          <w:p w14:paraId="5B54F841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65C4CF12" w14:textId="77777777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>Pada seluruh naskah, semua kutipan dibuat dengan APA style, secara lengkap dan konsisten.</w:t>
            </w:r>
          </w:p>
          <w:p w14:paraId="4A48D03D" w14:textId="637DB5D3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noProof/>
                <w:sz w:val="24"/>
                <w:szCs w:val="24"/>
                <w:lang w:eastAsia="en-US"/>
              </w:rPr>
              <w:t>Contoh:</w:t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 xml:space="preserve"> </w:t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fldChar w:fldCharType="begin" w:fldLock="1"/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instrText>ADDIN CSL_CITATION {"citationItems":[{"id":"ITEM-1","itemData":{"author":[{"dropping-particle":"","family":"Putri","given":"Nurilla Elysa","non-dropping-particle":"","parse-names":false,"suffix":""},{"dropping-particle":"","family":"Hakim","given":"Nukmal","non-dropping-particle":"","parse-names":false,"suffix":""},{"dropping-particle":"","family":"Yamin","given":"M","non-dropping-particle":"","parse-names":false,"suffix":""}],"container-title":"Jurnal Mimbar","id":"ITEM-1","issue":"1","issued":{"date-parts":[["2016"]]},"page":"58-64","title":"Ecologicall Footprint and Biocapacity Analysis for Flooding Prevention in South Sumatera","type":"article-journal","volume":"32"},"uris":["http://www.mendeley.com/documents/?uuid=310a26b5-569b-4b6e-ba3e-24bbd43bec52","http://www.mendeley.com/documents/?uuid=d64507a4-b000-4d57-8246-84c71deba4cb"]}],"mendeley":{"formattedCitation":"(Putri et al., 2016)","plainTextFormattedCitation":"(Putri et al., 2016)","previouslyFormattedCitation":"(Putri, Hakim, &amp; Yamin, 2016)"},"properties":{"noteIndex":0},"schema":"https://github.com/citation-style-language/schema/raw/master/csl-citation.json"}</w:instrText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fldChar w:fldCharType="separate"/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>(</w:t>
            </w:r>
            <w:r w:rsidR="00D82EB9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  <w:t>Ahmad</w:t>
            </w:r>
            <w:r w:rsidR="00D82EB9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 xml:space="preserve"> et al., 20</w:t>
            </w:r>
            <w:r w:rsidR="00D82EB9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  <w:t>23</w:t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>)</w:t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fldChar w:fldCharType="end"/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>.</w:t>
            </w:r>
          </w:p>
          <w:p w14:paraId="666980CF" w14:textId="62C4ED22" w:rsidR="009B2EE2" w:rsidRPr="00BA3F7E" w:rsidRDefault="009B2EE2" w:rsidP="00D82EB9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noProof/>
                <w:sz w:val="24"/>
                <w:szCs w:val="24"/>
                <w:lang w:eastAsia="en-US"/>
              </w:rPr>
              <w:t>Tidak boleh:</w:t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 xml:space="preserve"> </w:t>
            </w:r>
            <w:r w:rsidR="00D82EB9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  <w:t>Hasan, Ahmad, &amp; Marpu, Asep (2023)</w:t>
            </w: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 xml:space="preserve"> atau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 xml:space="preserve"> </w:t>
            </w:r>
            <w:r w:rsidR="00D82EB9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(</w:t>
            </w:r>
            <w:r w:rsidR="00D82EB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Hasan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, dkk, 2016).</w:t>
            </w:r>
          </w:p>
        </w:tc>
        <w:tc>
          <w:tcPr>
            <w:tcW w:w="713" w:type="pct"/>
          </w:tcPr>
          <w:p w14:paraId="787F7E6E" w14:textId="20873647" w:rsidR="009B2EE2" w:rsidRPr="00BA3F7E" w:rsidRDefault="002A0263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4E223E1E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4CC558EA" w14:textId="77777777" w:rsidTr="00BA3F7E">
        <w:tc>
          <w:tcPr>
            <w:tcW w:w="340" w:type="pct"/>
            <w:vMerge/>
          </w:tcPr>
          <w:p w14:paraId="66120BA0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5D54D55C" w14:textId="661CABEF" w:rsidR="009B2EE2" w:rsidRPr="00A062BF" w:rsidRDefault="009B2EE2" w:rsidP="00A062BF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</w:pP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>Pengutipan media internet wajib mencantumkan nama</w:t>
            </w:r>
            <w:r w:rsidR="00A062BF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 xml:space="preserve"> author/lembaga, tahun posting</w:t>
            </w:r>
            <w:r w:rsidR="00A062BF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  <w:t>.</w:t>
            </w:r>
          </w:p>
        </w:tc>
        <w:tc>
          <w:tcPr>
            <w:tcW w:w="713" w:type="pct"/>
          </w:tcPr>
          <w:p w14:paraId="1A8A1B44" w14:textId="7E39F4BE" w:rsidR="009B2EE2" w:rsidRPr="00BA3F7E" w:rsidRDefault="002A0263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3F44C84F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62228E7E" w14:textId="77777777" w:rsidTr="00BA3F7E">
        <w:tc>
          <w:tcPr>
            <w:tcW w:w="340" w:type="pct"/>
            <w:vMerge/>
          </w:tcPr>
          <w:p w14:paraId="49F0D728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377B04AE" w14:textId="77777777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>Semua kutipan yang dikutip dalam naskah, semua sumbernya sudah tercantum pada daftar pustaka</w:t>
            </w:r>
          </w:p>
          <w:p w14:paraId="056F5750" w14:textId="77777777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noProof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bCs/>
                <w:noProof/>
                <w:sz w:val="24"/>
                <w:szCs w:val="24"/>
                <w:lang w:eastAsia="en-US"/>
              </w:rPr>
              <w:t>*mohon dicek satu persatu</w:t>
            </w:r>
          </w:p>
        </w:tc>
        <w:tc>
          <w:tcPr>
            <w:tcW w:w="713" w:type="pct"/>
          </w:tcPr>
          <w:p w14:paraId="1B755236" w14:textId="106F0AA6" w:rsidR="009B2EE2" w:rsidRPr="00BA3F7E" w:rsidRDefault="002A0263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7EDF934B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2C9E2009" w14:textId="77777777" w:rsidTr="00BA3F7E">
        <w:tc>
          <w:tcPr>
            <w:tcW w:w="340" w:type="pct"/>
            <w:vMerge/>
          </w:tcPr>
          <w:p w14:paraId="62C1677D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30AC1FF2" w14:textId="77777777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>Semua kutipan yang dikutip dalam naskah, semua sumbernya sudah sesuai dengan sumber yang tercantum pada daftar pustaka</w:t>
            </w:r>
          </w:p>
          <w:p w14:paraId="56525237" w14:textId="77777777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noProof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bCs/>
                <w:noProof/>
                <w:sz w:val="24"/>
                <w:szCs w:val="24"/>
                <w:lang w:eastAsia="en-US"/>
              </w:rPr>
              <w:t xml:space="preserve">*mohon dicek kesesuaian tahun sumber dan kelengkapan nama penulis </w:t>
            </w:r>
          </w:p>
        </w:tc>
        <w:tc>
          <w:tcPr>
            <w:tcW w:w="713" w:type="pct"/>
          </w:tcPr>
          <w:p w14:paraId="2F28F6E0" w14:textId="0EF82BE5" w:rsidR="009B2EE2" w:rsidRPr="00BA3F7E" w:rsidRDefault="002A0263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5193C29F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452F5106" w14:textId="77777777" w:rsidTr="00BA3F7E">
        <w:tc>
          <w:tcPr>
            <w:tcW w:w="340" w:type="pct"/>
            <w:shd w:val="clear" w:color="auto" w:fill="EEECE1"/>
          </w:tcPr>
          <w:p w14:paraId="493FBDAE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9</w:t>
            </w:r>
          </w:p>
        </w:tc>
        <w:tc>
          <w:tcPr>
            <w:tcW w:w="3268" w:type="pct"/>
            <w:shd w:val="clear" w:color="auto" w:fill="EEECE1"/>
          </w:tcPr>
          <w:p w14:paraId="2D5C8FD5" w14:textId="77777777" w:rsidR="009B2EE2" w:rsidRPr="00BA3F7E" w:rsidRDefault="009B2EE2" w:rsidP="009B2E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>TABEL DAN GAMBAR</w:t>
            </w:r>
          </w:p>
        </w:tc>
        <w:tc>
          <w:tcPr>
            <w:tcW w:w="713" w:type="pct"/>
            <w:shd w:val="clear" w:color="auto" w:fill="EEECE1"/>
          </w:tcPr>
          <w:p w14:paraId="5306AD21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679" w:type="pct"/>
            <w:shd w:val="clear" w:color="auto" w:fill="EEECE1"/>
          </w:tcPr>
          <w:p w14:paraId="422CA128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38BA8261" w14:textId="77777777" w:rsidTr="00BA3F7E">
        <w:tc>
          <w:tcPr>
            <w:tcW w:w="340" w:type="pct"/>
            <w:vMerge w:val="restart"/>
          </w:tcPr>
          <w:p w14:paraId="434436AF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2AF2B9CF" w14:textId="77777777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>Terdapat minimal 1 tabel atau 1 gambar dalam naskah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 xml:space="preserve"> (maksimal 6 buah)</w:t>
            </w:r>
          </w:p>
          <w:p w14:paraId="3CCEF2B2" w14:textId="77777777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  <w:t xml:space="preserve">Tata cara pencantuman </w:t>
            </w:r>
            <w:r w:rsidRPr="00BA3F7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en-US"/>
              </w:rPr>
              <w:t>t</w:t>
            </w:r>
            <w:r w:rsidRPr="00BA3F7E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  <w:t>abel:</w:t>
            </w:r>
          </w:p>
          <w:p w14:paraId="6A416EDA" w14:textId="7AB492FE" w:rsidR="009B2EE2" w:rsidRPr="00BA3F7E" w:rsidRDefault="009B2EE2" w:rsidP="009B2EE2">
            <w:pPr>
              <w:numPr>
                <w:ilvl w:val="0"/>
                <w:numId w:val="2"/>
              </w:numPr>
              <w:spacing w:after="0" w:line="259" w:lineRule="auto"/>
              <w:ind w:left="490"/>
              <w:contextualSpacing/>
              <w:jc w:val="both"/>
              <w:rPr>
                <w:rFonts w:ascii="Times New Roman" w:eastAsia="Times New Roman" w:hAnsi="Times New Roman" w:cs="Times New Roman"/>
                <w:b/>
                <w:noProof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Calibri" w:hAnsi="Times New Roman" w:cs="Times New Roman"/>
                <w:noProof/>
                <w:sz w:val="24"/>
                <w:szCs w:val="24"/>
                <w:lang w:eastAsia="en-US"/>
              </w:rPr>
              <w:t>Tabel diberi nomor dan judul tabel ditempatkan di atas tabel, margin tengah</w:t>
            </w:r>
            <w:r w:rsidRPr="00BA3F7E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US" w:eastAsia="en-US"/>
              </w:rPr>
              <w:t xml:space="preserve">, </w:t>
            </w:r>
            <w:r w:rsidR="00835BDA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US" w:eastAsia="en-US"/>
              </w:rPr>
              <w:t>Garamond</w:t>
            </w:r>
            <w:r w:rsidRPr="00BA3F7E">
              <w:rPr>
                <w:rFonts w:ascii="Times New Roman" w:eastAsia="Calibri" w:hAnsi="Times New Roman" w:cs="Times New Roman"/>
                <w:noProof/>
                <w:sz w:val="24"/>
                <w:szCs w:val="24"/>
                <w:lang w:eastAsia="en-US"/>
              </w:rPr>
              <w:t xml:space="preserve"> 11</w:t>
            </w:r>
            <w:r w:rsidRPr="00BA3F7E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US" w:eastAsia="en-US"/>
              </w:rPr>
              <w:t>pt</w:t>
            </w:r>
            <w:r w:rsidRPr="00BA3F7E">
              <w:rPr>
                <w:rFonts w:ascii="Times New Roman" w:eastAsia="Calibri" w:hAnsi="Times New Roman" w:cs="Times New Roman"/>
                <w:noProof/>
                <w:sz w:val="24"/>
                <w:szCs w:val="24"/>
                <w:lang w:eastAsia="en-US"/>
              </w:rPr>
              <w:t>, spasi 1, tebal</w:t>
            </w:r>
            <w:r w:rsidRPr="00BA3F7E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US" w:eastAsia="en-US"/>
              </w:rPr>
              <w:t xml:space="preserve"> pada kata tabel, normal pada kata-kata judul</w:t>
            </w:r>
            <w:r w:rsidRPr="00BA3F7E">
              <w:rPr>
                <w:rFonts w:ascii="Times New Roman" w:eastAsia="Calibri" w:hAnsi="Times New Roman" w:cs="Times New Roman"/>
                <w:noProof/>
                <w:sz w:val="24"/>
                <w:szCs w:val="24"/>
                <w:lang w:eastAsia="en-US"/>
              </w:rPr>
              <w:t>;</w:t>
            </w:r>
          </w:p>
          <w:p w14:paraId="6B469961" w14:textId="4C6EE573" w:rsidR="009B2EE2" w:rsidRPr="00BA3F7E" w:rsidRDefault="009B2EE2" w:rsidP="009B2EE2">
            <w:pPr>
              <w:numPr>
                <w:ilvl w:val="0"/>
                <w:numId w:val="2"/>
              </w:numPr>
              <w:spacing w:after="0" w:line="259" w:lineRule="auto"/>
              <w:ind w:left="490"/>
              <w:contextualSpacing/>
              <w:jc w:val="both"/>
              <w:rPr>
                <w:rFonts w:ascii="Times New Roman" w:eastAsia="Times New Roman" w:hAnsi="Times New Roman" w:cs="Times New Roman"/>
                <w:b/>
                <w:noProof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Calibri" w:hAnsi="Times New Roman" w:cs="Times New Roman"/>
                <w:noProof/>
                <w:sz w:val="24"/>
                <w:szCs w:val="24"/>
                <w:lang w:eastAsia="en-US"/>
              </w:rPr>
              <w:t xml:space="preserve">Sumber tercantum di </w:t>
            </w:r>
            <w:r w:rsidRPr="00BA3F7E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US" w:eastAsia="en-US"/>
              </w:rPr>
              <w:t>tengah</w:t>
            </w:r>
            <w:r w:rsidRPr="00BA3F7E">
              <w:rPr>
                <w:rFonts w:ascii="Times New Roman" w:eastAsia="Calibri" w:hAnsi="Times New Roman" w:cs="Times New Roman"/>
                <w:noProof/>
                <w:sz w:val="24"/>
                <w:szCs w:val="24"/>
                <w:lang w:eastAsia="en-US"/>
              </w:rPr>
              <w:t xml:space="preserve"> bawah tabel, </w:t>
            </w:r>
            <w:r w:rsidR="00835BDA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US" w:eastAsia="en-US"/>
              </w:rPr>
              <w:t>garamond</w:t>
            </w:r>
            <w:r w:rsidRPr="00BA3F7E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US" w:eastAsia="en-US"/>
              </w:rPr>
              <w:t xml:space="preserve"> 10pt.</w:t>
            </w:r>
          </w:p>
          <w:p w14:paraId="0E770591" w14:textId="7D83BDCD" w:rsidR="009B2EE2" w:rsidRPr="003627A5" w:rsidRDefault="00D82EB9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  <w:t xml:space="preserve">Lihat contoh </w:t>
            </w:r>
            <w:r w:rsidR="003627A5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en-US"/>
              </w:rPr>
              <w:t>di templet</w:t>
            </w: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en-US"/>
              </w:rPr>
              <w:t xml:space="preserve"> jurnal</w:t>
            </w:r>
          </w:p>
        </w:tc>
        <w:tc>
          <w:tcPr>
            <w:tcW w:w="713" w:type="pct"/>
          </w:tcPr>
          <w:p w14:paraId="071D51BD" w14:textId="61B89C66" w:rsidR="009B2EE2" w:rsidRPr="00BA3F7E" w:rsidRDefault="002A0263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0AD56CC5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367B9990" w14:textId="77777777" w:rsidTr="00BA3F7E">
        <w:tc>
          <w:tcPr>
            <w:tcW w:w="340" w:type="pct"/>
            <w:vMerge/>
          </w:tcPr>
          <w:p w14:paraId="6628A1A5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7F82E988" w14:textId="0B546C74" w:rsidR="003627A5" w:rsidRPr="003627A5" w:rsidRDefault="003627A5" w:rsidP="003627A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</w:pPr>
            <w:r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>Gamba</w:t>
            </w:r>
            <w:r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en-US"/>
              </w:rPr>
              <w:t>r disesuaikan dengan templet</w:t>
            </w:r>
          </w:p>
          <w:p w14:paraId="5C4601D0" w14:textId="32044935" w:rsidR="009B2EE2" w:rsidRPr="00BA3F7E" w:rsidRDefault="009B2EE2" w:rsidP="009B2EE2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713" w:type="pct"/>
          </w:tcPr>
          <w:p w14:paraId="04C068B3" w14:textId="0254D557" w:rsidR="009B2EE2" w:rsidRPr="00BA3F7E" w:rsidRDefault="002A0263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647D5039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6FBAC665" w14:textId="77777777" w:rsidTr="00BA3F7E">
        <w:tc>
          <w:tcPr>
            <w:tcW w:w="340" w:type="pct"/>
            <w:shd w:val="clear" w:color="auto" w:fill="EEECE1"/>
          </w:tcPr>
          <w:p w14:paraId="3EBEF0A5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1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0</w:t>
            </w:r>
          </w:p>
        </w:tc>
        <w:tc>
          <w:tcPr>
            <w:tcW w:w="3268" w:type="pct"/>
            <w:shd w:val="clear" w:color="auto" w:fill="EEECE1"/>
          </w:tcPr>
          <w:p w14:paraId="3E22C0C9" w14:textId="77777777" w:rsidR="009B2EE2" w:rsidRPr="00BA3F7E" w:rsidRDefault="009B2EE2" w:rsidP="009B2E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SIMPULAN</w:t>
            </w:r>
          </w:p>
        </w:tc>
        <w:tc>
          <w:tcPr>
            <w:tcW w:w="713" w:type="pct"/>
            <w:shd w:val="clear" w:color="auto" w:fill="EEECE1"/>
          </w:tcPr>
          <w:p w14:paraId="564AA680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679" w:type="pct"/>
            <w:shd w:val="clear" w:color="auto" w:fill="EEECE1"/>
          </w:tcPr>
          <w:p w14:paraId="08E26148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42B25742" w14:textId="77777777" w:rsidTr="00BA3F7E">
        <w:tc>
          <w:tcPr>
            <w:tcW w:w="340" w:type="pct"/>
          </w:tcPr>
          <w:p w14:paraId="6B59F638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7547A0FA" w14:textId="77777777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Di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buat dalam bentuk paragraf tanpa numbering dan tidak ada kutipan</w:t>
            </w:r>
          </w:p>
        </w:tc>
        <w:tc>
          <w:tcPr>
            <w:tcW w:w="713" w:type="pct"/>
          </w:tcPr>
          <w:p w14:paraId="57F7808B" w14:textId="0B892DBF" w:rsidR="009B2EE2" w:rsidRPr="00BA3F7E" w:rsidRDefault="002A0263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4D0B39B9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76908645" w14:textId="77777777" w:rsidTr="00BA3F7E">
        <w:tc>
          <w:tcPr>
            <w:tcW w:w="340" w:type="pct"/>
            <w:shd w:val="clear" w:color="auto" w:fill="EEECE1"/>
          </w:tcPr>
          <w:p w14:paraId="4ECA4BC7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1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1</w:t>
            </w:r>
          </w:p>
        </w:tc>
        <w:tc>
          <w:tcPr>
            <w:tcW w:w="3268" w:type="pct"/>
            <w:shd w:val="clear" w:color="auto" w:fill="EEECE1"/>
          </w:tcPr>
          <w:p w14:paraId="41C9F21A" w14:textId="77777777" w:rsidR="009B2EE2" w:rsidRPr="00BA3F7E" w:rsidRDefault="009B2EE2" w:rsidP="009B2E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DAFTAR PUSTAKA</w:t>
            </w:r>
          </w:p>
        </w:tc>
        <w:tc>
          <w:tcPr>
            <w:tcW w:w="713" w:type="pct"/>
            <w:shd w:val="clear" w:color="auto" w:fill="EEECE1"/>
          </w:tcPr>
          <w:p w14:paraId="7B599CFE" w14:textId="01DA3682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679" w:type="pct"/>
            <w:shd w:val="clear" w:color="auto" w:fill="EEECE1"/>
          </w:tcPr>
          <w:p w14:paraId="37E8BC67" w14:textId="77777777" w:rsidR="009B2EE2" w:rsidRPr="00BA3F7E" w:rsidRDefault="009B2EE2" w:rsidP="009B2EE2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7A62F638" w14:textId="77777777" w:rsidTr="00BA3F7E">
        <w:tc>
          <w:tcPr>
            <w:tcW w:w="340" w:type="pct"/>
            <w:vMerge w:val="restart"/>
          </w:tcPr>
          <w:p w14:paraId="217BF084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2AC6BDB7" w14:textId="38D1EDD5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T</w:t>
            </w:r>
            <w:r w:rsidR="00A062BF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 xml:space="preserve">erdiri dari minimal </w:t>
            </w:r>
            <w:r w:rsidR="00D82EB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25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 xml:space="preserve"> sumber</w:t>
            </w:r>
          </w:p>
        </w:tc>
        <w:tc>
          <w:tcPr>
            <w:tcW w:w="713" w:type="pct"/>
          </w:tcPr>
          <w:p w14:paraId="2568CD14" w14:textId="2B69D0B6" w:rsidR="009B2EE2" w:rsidRPr="00BA3F7E" w:rsidRDefault="002A0263" w:rsidP="002A0263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40904990" w14:textId="77777777" w:rsidR="009B2EE2" w:rsidRPr="00BA3F7E" w:rsidRDefault="009B2EE2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1CB6BB7B" w14:textId="77777777" w:rsidTr="00BA3F7E">
        <w:tc>
          <w:tcPr>
            <w:tcW w:w="340" w:type="pct"/>
            <w:vMerge/>
          </w:tcPr>
          <w:p w14:paraId="418CCB8A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51693716" w14:textId="6BC36F2A" w:rsidR="009B2EE2" w:rsidRPr="00D82EB9" w:rsidRDefault="009B2EE2" w:rsidP="00D82EB9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M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enggunakan APA style</w:t>
            </w:r>
            <w:r w:rsidR="00D82EB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 xml:space="preserve"> </w:t>
            </w:r>
            <w:r w:rsidR="00D82EB9" w:rsidRPr="00CB51CC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en-US"/>
              </w:rPr>
              <w:t>(menggunakan Software Mendeley atau Zotero)</w:t>
            </w:r>
          </w:p>
        </w:tc>
        <w:tc>
          <w:tcPr>
            <w:tcW w:w="713" w:type="pct"/>
          </w:tcPr>
          <w:p w14:paraId="4C732B8C" w14:textId="736C1642" w:rsidR="009B2EE2" w:rsidRPr="00BA3F7E" w:rsidRDefault="002A0263" w:rsidP="002A0263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795A6A8E" w14:textId="77777777" w:rsidR="009B2EE2" w:rsidRPr="00BA3F7E" w:rsidRDefault="009B2EE2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1BC531E3" w14:textId="77777777" w:rsidTr="00BA3F7E">
        <w:tc>
          <w:tcPr>
            <w:tcW w:w="340" w:type="pct"/>
            <w:vMerge/>
          </w:tcPr>
          <w:p w14:paraId="294314C2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0D801D5D" w14:textId="77777777" w:rsidR="009B2EE2" w:rsidRPr="00BA3F7E" w:rsidRDefault="009B2EE2" w:rsidP="009B2EE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US"/>
              </w:rPr>
              <w:t>Disusun sesuai abjad (alfabetis)</w:t>
            </w:r>
          </w:p>
        </w:tc>
        <w:tc>
          <w:tcPr>
            <w:tcW w:w="713" w:type="pct"/>
          </w:tcPr>
          <w:p w14:paraId="06F325D2" w14:textId="149ED85E" w:rsidR="009B2EE2" w:rsidRPr="00BA3F7E" w:rsidRDefault="002A0263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38FEA322" w14:textId="77777777" w:rsidR="009B2EE2" w:rsidRPr="00BA3F7E" w:rsidRDefault="009B2EE2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4EB4403A" w14:textId="77777777" w:rsidTr="00BA3F7E">
        <w:tc>
          <w:tcPr>
            <w:tcW w:w="340" w:type="pct"/>
            <w:vMerge/>
          </w:tcPr>
          <w:p w14:paraId="77177F78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5B820CA9" w14:textId="77777777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Semua sumber yang tercantum pada daftar pustaka, merupakan sumber yang memang dikutip dalam naskah</w:t>
            </w:r>
          </w:p>
          <w:p w14:paraId="272CA928" w14:textId="77777777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*</w:t>
            </w:r>
            <w:r w:rsidRPr="00BA3F7E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  <w:t>mohon dicek satu persatu</w:t>
            </w:r>
            <w:r w:rsidRPr="00BA3F7E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  <w:tab/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ab/>
            </w:r>
          </w:p>
        </w:tc>
        <w:tc>
          <w:tcPr>
            <w:tcW w:w="713" w:type="pct"/>
          </w:tcPr>
          <w:p w14:paraId="77621D5F" w14:textId="2CDF4153" w:rsidR="009B2EE2" w:rsidRPr="00BA3F7E" w:rsidRDefault="002A0263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0A0DCE69" w14:textId="77777777" w:rsidR="009B2EE2" w:rsidRPr="00BA3F7E" w:rsidRDefault="009B2EE2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191049EF" w14:textId="77777777" w:rsidTr="00BA3F7E">
        <w:tc>
          <w:tcPr>
            <w:tcW w:w="340" w:type="pct"/>
            <w:vMerge/>
          </w:tcPr>
          <w:p w14:paraId="7410BFBE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4198D196" w14:textId="77777777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Semua kutipan yang terdapat dalam naskah, harus sama dengan nama-nama penulis dan tahunnya sesuai dengan yag tercantum pada daftar pustaka</w:t>
            </w:r>
          </w:p>
          <w:p w14:paraId="1EAD412F" w14:textId="77777777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*</w:t>
            </w:r>
            <w:r w:rsidRPr="00BA3F7E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  <w:t>mohon dicek satu persatu</w:t>
            </w:r>
          </w:p>
        </w:tc>
        <w:tc>
          <w:tcPr>
            <w:tcW w:w="713" w:type="pct"/>
          </w:tcPr>
          <w:p w14:paraId="77AA6BCE" w14:textId="0BD9E951" w:rsidR="009B2EE2" w:rsidRPr="00BA3F7E" w:rsidRDefault="002A0263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5FF6C5D4" w14:textId="77777777" w:rsidR="009B2EE2" w:rsidRPr="00BA3F7E" w:rsidRDefault="009B2EE2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015A0A32" w14:textId="77777777" w:rsidTr="00BA3F7E">
        <w:tc>
          <w:tcPr>
            <w:tcW w:w="340" w:type="pct"/>
            <w:vMerge/>
          </w:tcPr>
          <w:p w14:paraId="20F1093A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59FBC0C6" w14:textId="6EDEA72E" w:rsidR="009B2EE2" w:rsidRPr="00BA3F7E" w:rsidRDefault="009B2EE2" w:rsidP="009B2EE2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US" w:eastAsia="en-US"/>
              </w:rPr>
              <w:t>T</w:t>
            </w:r>
            <w:r w:rsidR="00991CC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US"/>
              </w:rPr>
              <w:t xml:space="preserve">erdiri dari minimal </w:t>
            </w:r>
            <w:r w:rsidR="00991CC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US" w:eastAsia="en-US"/>
              </w:rPr>
              <w:t>7</w:t>
            </w:r>
            <w:r w:rsidRPr="00BA3F7E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US"/>
              </w:rPr>
              <w:t>0% sumber jurnal</w:t>
            </w:r>
          </w:p>
        </w:tc>
        <w:tc>
          <w:tcPr>
            <w:tcW w:w="713" w:type="pct"/>
          </w:tcPr>
          <w:p w14:paraId="2A1F4971" w14:textId="41D88BF0" w:rsidR="009B2EE2" w:rsidRPr="00BA3F7E" w:rsidRDefault="002A0263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0D5141E8" w14:textId="77777777" w:rsidR="009B2EE2" w:rsidRPr="00BA3F7E" w:rsidRDefault="009B2EE2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CB51CC" w:rsidRPr="00BA3F7E" w14:paraId="042D5D4D" w14:textId="77777777" w:rsidTr="00BA3F7E">
        <w:tc>
          <w:tcPr>
            <w:tcW w:w="340" w:type="pct"/>
            <w:vMerge/>
          </w:tcPr>
          <w:p w14:paraId="7F173C22" w14:textId="77777777" w:rsidR="00CB51CC" w:rsidRPr="00BA3F7E" w:rsidRDefault="00CB51CC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396AEAD9" w14:textId="5D5FC75C" w:rsidR="00CB51CC" w:rsidRPr="00BA3F7E" w:rsidRDefault="00CB51CC" w:rsidP="009B2EE2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US" w:eastAsia="en-US"/>
              </w:rPr>
            </w:pPr>
            <w:r w:rsidRPr="00CB51CC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US" w:eastAsia="en-US"/>
              </w:rPr>
              <w:t>WAJIB m</w:t>
            </w:r>
            <w:r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US" w:eastAsia="en-US"/>
              </w:rPr>
              <w:t xml:space="preserve">encantumkan sumber kutipan </w:t>
            </w:r>
            <w:r w:rsidR="00024D26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US" w:eastAsia="en-US"/>
              </w:rPr>
              <w:t xml:space="preserve">minimal </w:t>
            </w:r>
            <w:r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US" w:eastAsia="en-US"/>
              </w:rPr>
              <w:t xml:space="preserve">3 </w:t>
            </w:r>
            <w:r w:rsidRPr="00CB51CC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US" w:eastAsia="en-US"/>
              </w:rPr>
              <w:t>artikel</w:t>
            </w:r>
            <w:r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US" w:eastAsia="en-US"/>
              </w:rPr>
              <w:t xml:space="preserve"> Jurnal Communicatus dan </w:t>
            </w:r>
            <w:r w:rsidR="00024D26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US" w:eastAsia="en-US"/>
              </w:rPr>
              <w:t xml:space="preserve">minimal </w:t>
            </w:r>
            <w:r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US" w:eastAsia="en-US"/>
              </w:rPr>
              <w:t>6 artikel Jurnal terindeks Scopus.</w:t>
            </w:r>
          </w:p>
        </w:tc>
        <w:tc>
          <w:tcPr>
            <w:tcW w:w="713" w:type="pct"/>
          </w:tcPr>
          <w:p w14:paraId="55C06278" w14:textId="2B7D42EA" w:rsidR="00CB51CC" w:rsidRPr="00BA3F7E" w:rsidRDefault="002A0263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508E750D" w14:textId="77777777" w:rsidR="00CB51CC" w:rsidRPr="00BA3F7E" w:rsidRDefault="00CB51CC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18E75DD5" w14:textId="77777777" w:rsidTr="00BA3F7E">
        <w:tc>
          <w:tcPr>
            <w:tcW w:w="340" w:type="pct"/>
            <w:vMerge/>
          </w:tcPr>
          <w:p w14:paraId="7645DA61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70D7C09C" w14:textId="25BFFEE6" w:rsidR="009B2EE2" w:rsidRPr="00BA3F7E" w:rsidRDefault="009B2EE2" w:rsidP="00CB51CC">
            <w:pPr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T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ahun sumber referensi tidak boleh lebih dari 10 tahun, jika tidak memungkinkan, maka maksimal hanya 4 sumber referensi yang boleh lebih dari 10 tahun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.</w:t>
            </w:r>
          </w:p>
        </w:tc>
        <w:tc>
          <w:tcPr>
            <w:tcW w:w="713" w:type="pct"/>
          </w:tcPr>
          <w:p w14:paraId="20051257" w14:textId="7F7CE4D8" w:rsidR="009B2EE2" w:rsidRPr="00BA3F7E" w:rsidRDefault="002A0263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7D9D5C35" w14:textId="77777777" w:rsidR="009B2EE2" w:rsidRPr="00BA3F7E" w:rsidRDefault="009B2EE2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024D26" w:rsidRPr="00BA3F7E" w14:paraId="65738395" w14:textId="77777777" w:rsidTr="00BA3F7E">
        <w:tc>
          <w:tcPr>
            <w:tcW w:w="340" w:type="pct"/>
          </w:tcPr>
          <w:p w14:paraId="4445A2D6" w14:textId="77777777" w:rsidR="00024D26" w:rsidRPr="00BA3F7E" w:rsidRDefault="00024D26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3E84CD00" w14:textId="41193550" w:rsidR="00024D26" w:rsidRPr="00BA3F7E" w:rsidRDefault="00024D26" w:rsidP="00991CC9">
            <w:pPr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</w:pPr>
            <w:r w:rsidRPr="00024D2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 xml:space="preserve">Penulis </w:t>
            </w:r>
            <w:r w:rsidR="00991CC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diperbolehkan</w:t>
            </w:r>
            <w:r w:rsidRPr="00024D2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 xml:space="preserve"> melakukan sitasi mandiri</w:t>
            </w:r>
            <w:r w:rsidR="00991CC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 xml:space="preserve"> </w:t>
            </w:r>
            <w:r w:rsidRPr="00024D2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maksimal 3 sumber saja</w:t>
            </w:r>
            <w:r w:rsidR="00991CC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.</w:t>
            </w:r>
          </w:p>
        </w:tc>
        <w:tc>
          <w:tcPr>
            <w:tcW w:w="713" w:type="pct"/>
          </w:tcPr>
          <w:p w14:paraId="07B94A00" w14:textId="75642A80" w:rsidR="00024D26" w:rsidRPr="00BA3F7E" w:rsidRDefault="002A0263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6A58A309" w14:textId="77777777" w:rsidR="00024D26" w:rsidRPr="00BA3F7E" w:rsidRDefault="00024D26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554188A2" w14:textId="77777777" w:rsidTr="00BA3F7E">
        <w:tc>
          <w:tcPr>
            <w:tcW w:w="340" w:type="pct"/>
            <w:shd w:val="clear" w:color="auto" w:fill="EEECE1"/>
          </w:tcPr>
          <w:p w14:paraId="7F078287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1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2</w:t>
            </w:r>
          </w:p>
        </w:tc>
        <w:tc>
          <w:tcPr>
            <w:tcW w:w="3268" w:type="pct"/>
            <w:shd w:val="clear" w:color="auto" w:fill="EEECE1"/>
          </w:tcPr>
          <w:p w14:paraId="5E276030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  <w:t>TATA BAHASA</w:t>
            </w:r>
          </w:p>
        </w:tc>
        <w:tc>
          <w:tcPr>
            <w:tcW w:w="713" w:type="pct"/>
            <w:shd w:val="clear" w:color="auto" w:fill="EEECE1"/>
          </w:tcPr>
          <w:p w14:paraId="27A2080D" w14:textId="77777777" w:rsidR="009B2EE2" w:rsidRPr="00BA3F7E" w:rsidRDefault="009B2EE2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679" w:type="pct"/>
            <w:shd w:val="clear" w:color="auto" w:fill="EEECE1"/>
          </w:tcPr>
          <w:p w14:paraId="0E1BA2CF" w14:textId="77777777" w:rsidR="009B2EE2" w:rsidRPr="00BA3F7E" w:rsidRDefault="009B2EE2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2BD6C5B5" w14:textId="77777777" w:rsidTr="00BA3F7E">
        <w:tc>
          <w:tcPr>
            <w:tcW w:w="340" w:type="pct"/>
            <w:vMerge w:val="restart"/>
          </w:tcPr>
          <w:p w14:paraId="4E2399D9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46D2025B" w14:textId="77777777" w:rsidR="009B2EE2" w:rsidRPr="00BA3F7E" w:rsidRDefault="009B2EE2" w:rsidP="009B2EE2">
            <w:pPr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 xml:space="preserve">Seluruh artikel telah ditulis dengan menggunakan 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tata bahasa yang baik dan benar</w:t>
            </w:r>
          </w:p>
        </w:tc>
        <w:tc>
          <w:tcPr>
            <w:tcW w:w="713" w:type="pct"/>
          </w:tcPr>
          <w:p w14:paraId="01B145D0" w14:textId="1EBF7068" w:rsidR="009B2EE2" w:rsidRPr="00BA3F7E" w:rsidRDefault="002A0263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08CFED7F" w14:textId="77777777" w:rsidR="009B2EE2" w:rsidRPr="00BA3F7E" w:rsidRDefault="009B2EE2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7AEE9468" w14:textId="77777777" w:rsidTr="00BA3F7E">
        <w:tc>
          <w:tcPr>
            <w:tcW w:w="340" w:type="pct"/>
            <w:vMerge/>
          </w:tcPr>
          <w:p w14:paraId="696B6D6F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59523139" w14:textId="77777777" w:rsidR="009B2EE2" w:rsidRPr="00BA3F7E" w:rsidRDefault="009B2EE2" w:rsidP="009B2EE2">
            <w:pPr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Seluruh artikel telah ditulis dengan menggunakan tanda baca yang sesuai</w:t>
            </w:r>
          </w:p>
        </w:tc>
        <w:tc>
          <w:tcPr>
            <w:tcW w:w="713" w:type="pct"/>
          </w:tcPr>
          <w:p w14:paraId="41373D76" w14:textId="35683832" w:rsidR="009B2EE2" w:rsidRPr="00BA3F7E" w:rsidRDefault="002A0263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7F3DA4F7" w14:textId="77777777" w:rsidR="009B2EE2" w:rsidRPr="00BA3F7E" w:rsidRDefault="009B2EE2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0FCA28F2" w14:textId="77777777" w:rsidTr="00BA3F7E">
        <w:tc>
          <w:tcPr>
            <w:tcW w:w="340" w:type="pct"/>
            <w:vMerge/>
          </w:tcPr>
          <w:p w14:paraId="2DC06393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48B8D9BD" w14:textId="77777777" w:rsidR="009B2EE2" w:rsidRPr="00BA3F7E" w:rsidRDefault="009B2EE2" w:rsidP="009B2EE2">
            <w:pPr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Seluruh artikel telah ditulis dengan teliti tanpa typo</w:t>
            </w:r>
          </w:p>
        </w:tc>
        <w:tc>
          <w:tcPr>
            <w:tcW w:w="713" w:type="pct"/>
          </w:tcPr>
          <w:p w14:paraId="7686119B" w14:textId="7A40B060" w:rsidR="009B2EE2" w:rsidRPr="00BA3F7E" w:rsidRDefault="002A0263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105E615F" w14:textId="77777777" w:rsidR="009B2EE2" w:rsidRPr="00BA3F7E" w:rsidRDefault="009B2EE2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7FF54A47" w14:textId="77777777" w:rsidTr="00BA3F7E">
        <w:tc>
          <w:tcPr>
            <w:tcW w:w="340" w:type="pct"/>
            <w:vMerge/>
          </w:tcPr>
          <w:p w14:paraId="59917E90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3DB1526C" w14:textId="77777777" w:rsidR="009B2EE2" w:rsidRPr="00BA3F7E" w:rsidRDefault="009B2EE2" w:rsidP="009B2EE2">
            <w:pPr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Seluruh kutipan telah dilakukan parafrase</w:t>
            </w:r>
          </w:p>
        </w:tc>
        <w:tc>
          <w:tcPr>
            <w:tcW w:w="713" w:type="pct"/>
          </w:tcPr>
          <w:p w14:paraId="56B3D997" w14:textId="1EBB4764" w:rsidR="009B2EE2" w:rsidRPr="00BA3F7E" w:rsidRDefault="002A0263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4CAF6653" w14:textId="77777777" w:rsidR="009B2EE2" w:rsidRPr="00BA3F7E" w:rsidRDefault="009B2EE2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111B56A6" w14:textId="77777777" w:rsidTr="00BA3F7E">
        <w:tc>
          <w:tcPr>
            <w:tcW w:w="340" w:type="pct"/>
            <w:vMerge/>
          </w:tcPr>
          <w:p w14:paraId="002F749E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37997763" w14:textId="77777777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Seluruh artikel ditulis tanpa header, footer, dan page number</w:t>
            </w:r>
          </w:p>
        </w:tc>
        <w:tc>
          <w:tcPr>
            <w:tcW w:w="713" w:type="pct"/>
          </w:tcPr>
          <w:p w14:paraId="1585EE54" w14:textId="11AE8C31" w:rsidR="009B2EE2" w:rsidRPr="00BA3F7E" w:rsidRDefault="002A0263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4E14DAD1" w14:textId="77777777" w:rsidR="009B2EE2" w:rsidRPr="00BA3F7E" w:rsidRDefault="009B2EE2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6DD2DF58" w14:textId="77777777" w:rsidTr="00BA3F7E">
        <w:tc>
          <w:tcPr>
            <w:tcW w:w="340" w:type="pct"/>
            <w:shd w:val="clear" w:color="auto" w:fill="EEECE1"/>
          </w:tcPr>
          <w:p w14:paraId="60D7E629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1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3</w:t>
            </w:r>
          </w:p>
        </w:tc>
        <w:tc>
          <w:tcPr>
            <w:tcW w:w="3268" w:type="pct"/>
            <w:shd w:val="clear" w:color="auto" w:fill="EEECE1"/>
          </w:tcPr>
          <w:p w14:paraId="55A59427" w14:textId="77777777" w:rsidR="009B2EE2" w:rsidRPr="00BA3F7E" w:rsidRDefault="009B2EE2" w:rsidP="009B2E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US"/>
              </w:rPr>
              <w:t>METADATA</w:t>
            </w:r>
          </w:p>
        </w:tc>
        <w:tc>
          <w:tcPr>
            <w:tcW w:w="713" w:type="pct"/>
            <w:shd w:val="clear" w:color="auto" w:fill="EEECE1"/>
          </w:tcPr>
          <w:p w14:paraId="4C316D2A" w14:textId="77777777" w:rsidR="009B2EE2" w:rsidRPr="00BA3F7E" w:rsidRDefault="009B2EE2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679" w:type="pct"/>
            <w:shd w:val="clear" w:color="auto" w:fill="EEECE1"/>
          </w:tcPr>
          <w:p w14:paraId="1F35CBA9" w14:textId="77777777" w:rsidR="009B2EE2" w:rsidRPr="00BA3F7E" w:rsidRDefault="009B2EE2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1DC8650D" w14:textId="77777777" w:rsidTr="00BA3F7E">
        <w:tc>
          <w:tcPr>
            <w:tcW w:w="340" w:type="pct"/>
            <w:vMerge w:val="restart"/>
          </w:tcPr>
          <w:p w14:paraId="4DCF21B6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1E4D2EF1" w14:textId="77777777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Mohon co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py-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past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e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 xml:space="preserve"> kembali judul yang sudah direvisi pada metadata saat anda submit </w:t>
            </w:r>
          </w:p>
        </w:tc>
        <w:tc>
          <w:tcPr>
            <w:tcW w:w="713" w:type="pct"/>
          </w:tcPr>
          <w:p w14:paraId="120E95A4" w14:textId="7044E480" w:rsidR="009B2EE2" w:rsidRPr="00BA3F7E" w:rsidRDefault="002A0263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548F6FFF" w14:textId="77777777" w:rsidR="009B2EE2" w:rsidRPr="00BA3F7E" w:rsidRDefault="009B2EE2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203D21FD" w14:textId="77777777" w:rsidTr="00BA3F7E">
        <w:tc>
          <w:tcPr>
            <w:tcW w:w="340" w:type="pct"/>
            <w:vMerge/>
          </w:tcPr>
          <w:p w14:paraId="2BD96E47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4F68695E" w14:textId="77777777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Mohon co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py-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past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e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 xml:space="preserve"> kembali abstrak yang sudah direvisi pada metadata saat anda submit</w:t>
            </w:r>
          </w:p>
        </w:tc>
        <w:tc>
          <w:tcPr>
            <w:tcW w:w="713" w:type="pct"/>
          </w:tcPr>
          <w:p w14:paraId="739F113D" w14:textId="1DFF0541" w:rsidR="009B2EE2" w:rsidRPr="00BA3F7E" w:rsidRDefault="002A0263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3865460D" w14:textId="77777777" w:rsidR="009B2EE2" w:rsidRPr="00BA3F7E" w:rsidRDefault="009B2EE2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47E73301" w14:textId="77777777" w:rsidTr="00BA3F7E">
        <w:tc>
          <w:tcPr>
            <w:tcW w:w="340" w:type="pct"/>
            <w:vMerge/>
          </w:tcPr>
          <w:p w14:paraId="644DA267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115C2BCD" w14:textId="77777777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Mohon co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py-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past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  <w:t>e</w:t>
            </w: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 xml:space="preserve"> kembali daftar pustaka yang sudah direvisi pada metadata saat anda submit</w:t>
            </w:r>
          </w:p>
        </w:tc>
        <w:tc>
          <w:tcPr>
            <w:tcW w:w="713" w:type="pct"/>
          </w:tcPr>
          <w:p w14:paraId="18091DE8" w14:textId="5B7940BD" w:rsidR="009B2EE2" w:rsidRPr="00BA3F7E" w:rsidRDefault="002A0263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30CD1D3B" w14:textId="77777777" w:rsidR="009B2EE2" w:rsidRPr="00BA3F7E" w:rsidRDefault="009B2EE2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300CF609" w14:textId="77777777" w:rsidTr="00BA3F7E">
        <w:tc>
          <w:tcPr>
            <w:tcW w:w="340" w:type="pct"/>
            <w:vMerge/>
          </w:tcPr>
          <w:p w14:paraId="0B9C8DA6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268" w:type="pct"/>
          </w:tcPr>
          <w:p w14:paraId="0FF2DC72" w14:textId="77777777" w:rsidR="009B2EE2" w:rsidRPr="00BA3F7E" w:rsidRDefault="009B2EE2" w:rsidP="009B2EE2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FF0000"/>
                <w:sz w:val="24"/>
                <w:szCs w:val="24"/>
                <w:lang w:val="en-US" w:eastAsia="en-US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Sesuaikan nama-nama penulis di metadata dengan yang tertera di badan artikel</w:t>
            </w:r>
          </w:p>
        </w:tc>
        <w:tc>
          <w:tcPr>
            <w:tcW w:w="713" w:type="pct"/>
          </w:tcPr>
          <w:p w14:paraId="72FFAB4C" w14:textId="55B5805B" w:rsidR="009B2EE2" w:rsidRPr="00BA3F7E" w:rsidRDefault="002A0263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  <w:t>v</w:t>
            </w:r>
          </w:p>
        </w:tc>
        <w:tc>
          <w:tcPr>
            <w:tcW w:w="679" w:type="pct"/>
          </w:tcPr>
          <w:p w14:paraId="555B710D" w14:textId="77777777" w:rsidR="009B2EE2" w:rsidRPr="00BA3F7E" w:rsidRDefault="009B2EE2" w:rsidP="002A0263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9B2EE2" w:rsidRPr="00BA3F7E" w14:paraId="1EF8D9A8" w14:textId="77777777" w:rsidTr="00BA3F7E">
        <w:tc>
          <w:tcPr>
            <w:tcW w:w="5000" w:type="pct"/>
            <w:gridSpan w:val="4"/>
          </w:tcPr>
          <w:p w14:paraId="475D088A" w14:textId="34717BA7" w:rsidR="009B2EE2" w:rsidRPr="003627A5" w:rsidRDefault="009B2EE2" w:rsidP="003627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US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  <w:lastRenderedPageBreak/>
              <w:t xml:space="preserve">Mohon ditinjau kembali teknis penulisan dan disesuaikan dengan </w:t>
            </w:r>
            <w:r w:rsidR="003627A5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en-US"/>
              </w:rPr>
              <w:t>panduan di templet Jurnal Communicatus</w:t>
            </w:r>
          </w:p>
          <w:p w14:paraId="571D6D59" w14:textId="77777777" w:rsidR="009B2EE2" w:rsidRPr="00BA3F7E" w:rsidRDefault="009B2EE2" w:rsidP="009B2EE2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US"/>
              </w:rPr>
              <w:t>Jika artikel disubmit kembali tanpa perbaikan yang memenuhi syarat evaluasi diri ini, maka artikel akan dikembalikan kepada penulis</w:t>
            </w:r>
          </w:p>
        </w:tc>
      </w:tr>
    </w:tbl>
    <w:p w14:paraId="4BC2D234" w14:textId="77777777" w:rsidR="00BA3F7E" w:rsidRPr="00BA3F7E" w:rsidRDefault="00BA3F7E" w:rsidP="00BA3F7E">
      <w:p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lang w:eastAsia="en-US"/>
        </w:rPr>
      </w:pPr>
    </w:p>
    <w:tbl>
      <w:tblPr>
        <w:tblStyle w:val="TableGrid1"/>
        <w:tblW w:w="5629" w:type="pct"/>
        <w:tblInd w:w="-431" w:type="dxa"/>
        <w:tblLook w:val="04A0" w:firstRow="1" w:lastRow="0" w:firstColumn="1" w:lastColumn="0" w:noHBand="0" w:noVBand="1"/>
      </w:tblPr>
      <w:tblGrid>
        <w:gridCol w:w="709"/>
        <w:gridCol w:w="5156"/>
        <w:gridCol w:w="1223"/>
        <w:gridCol w:w="1276"/>
      </w:tblGrid>
      <w:tr w:rsidR="00BA3F7E" w:rsidRPr="00BA3F7E" w14:paraId="51585565" w14:textId="77777777" w:rsidTr="00BA3F7E">
        <w:trPr>
          <w:trHeight w:val="639"/>
        </w:trPr>
        <w:tc>
          <w:tcPr>
            <w:tcW w:w="424" w:type="pct"/>
            <w:shd w:val="clear" w:color="auto" w:fill="BFBFBF"/>
            <w:vAlign w:val="center"/>
          </w:tcPr>
          <w:p w14:paraId="0C06FC5F" w14:textId="77777777" w:rsidR="00BA3F7E" w:rsidRPr="00BA3F7E" w:rsidRDefault="00BA3F7E" w:rsidP="00BA3F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bCs/>
                <w:sz w:val="24"/>
                <w:lang w:eastAsia="en-GB"/>
              </w:rPr>
              <w:t>N</w:t>
            </w:r>
            <w:r w:rsidRPr="00BA3F7E">
              <w:rPr>
                <w:rFonts w:ascii="Times New Roman" w:eastAsia="Times New Roman" w:hAnsi="Times New Roman" w:cs="Times New Roman"/>
                <w:b/>
                <w:bCs/>
                <w:sz w:val="24"/>
                <w:lang w:val="en-US" w:eastAsia="en-GB"/>
              </w:rPr>
              <w:t>O</w:t>
            </w:r>
          </w:p>
        </w:tc>
        <w:tc>
          <w:tcPr>
            <w:tcW w:w="3082" w:type="pct"/>
            <w:shd w:val="clear" w:color="auto" w:fill="BFBFBF"/>
            <w:vAlign w:val="center"/>
          </w:tcPr>
          <w:p w14:paraId="030C7612" w14:textId="77777777" w:rsidR="00BA3F7E" w:rsidRPr="00BA3F7E" w:rsidRDefault="00BA3F7E" w:rsidP="00BA3F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lang w:eastAsia="en-GB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bCs/>
                <w:sz w:val="24"/>
                <w:lang w:eastAsia="en-GB"/>
              </w:rPr>
              <w:t>ITEM EVALUASI DIRI (substansi)</w:t>
            </w:r>
          </w:p>
          <w:p w14:paraId="101A54CD" w14:textId="77777777" w:rsidR="00BA3F7E" w:rsidRPr="00BA3F7E" w:rsidRDefault="00BA3F7E" w:rsidP="00BA3F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lang w:eastAsia="en-GB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bCs/>
                <w:sz w:val="24"/>
                <w:lang w:eastAsia="en-GB"/>
              </w:rPr>
              <w:t>*Jika anda menjawab BELUM, maka artikel WAJIB disesuaikan terlebih dahulu, sebelum anda kirimkan kembali</w:t>
            </w:r>
          </w:p>
        </w:tc>
        <w:tc>
          <w:tcPr>
            <w:tcW w:w="731" w:type="pct"/>
            <w:shd w:val="clear" w:color="auto" w:fill="BFBFBF"/>
            <w:vAlign w:val="center"/>
          </w:tcPr>
          <w:p w14:paraId="5D340228" w14:textId="77777777" w:rsidR="00BA3F7E" w:rsidRPr="00BA3F7E" w:rsidRDefault="00BA3F7E" w:rsidP="00BA3F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bCs/>
                <w:sz w:val="24"/>
                <w:lang w:val="en-US" w:eastAsia="en-GB"/>
              </w:rPr>
              <w:t>SUDAH</w:t>
            </w:r>
          </w:p>
        </w:tc>
        <w:tc>
          <w:tcPr>
            <w:tcW w:w="763" w:type="pct"/>
            <w:shd w:val="clear" w:color="auto" w:fill="BFBFBF"/>
            <w:vAlign w:val="center"/>
          </w:tcPr>
          <w:p w14:paraId="2F43A687" w14:textId="77777777" w:rsidR="00BA3F7E" w:rsidRPr="00BA3F7E" w:rsidRDefault="00BA3F7E" w:rsidP="00BA3F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bCs/>
                <w:sz w:val="24"/>
                <w:lang w:val="en-US" w:eastAsia="en-GB"/>
              </w:rPr>
              <w:t>BELUM</w:t>
            </w:r>
          </w:p>
        </w:tc>
      </w:tr>
      <w:tr w:rsidR="00BA3F7E" w:rsidRPr="00BA3F7E" w14:paraId="44826D12" w14:textId="77777777" w:rsidTr="00BA3F7E">
        <w:tc>
          <w:tcPr>
            <w:tcW w:w="424" w:type="pct"/>
          </w:tcPr>
          <w:p w14:paraId="44D0E10D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>1</w:t>
            </w:r>
          </w:p>
        </w:tc>
        <w:tc>
          <w:tcPr>
            <w:tcW w:w="3082" w:type="pct"/>
          </w:tcPr>
          <w:p w14:paraId="1C569601" w14:textId="1B550735" w:rsidR="00BA3F7E" w:rsidRPr="00BA3F7E" w:rsidRDefault="00BA3F7E" w:rsidP="00A062BF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>Artikel merupakan hasil riset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 xml:space="preserve"> 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 xml:space="preserve">di bidang </w:t>
            </w:r>
            <w:r w:rsidR="00A062BF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kajian media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 xml:space="preserve">. Silakan cek di focus dan scope Jurnal </w:t>
            </w:r>
            <w:r w:rsidR="00A062BF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Communicatus</w:t>
            </w:r>
          </w:p>
        </w:tc>
        <w:tc>
          <w:tcPr>
            <w:tcW w:w="731" w:type="pct"/>
          </w:tcPr>
          <w:p w14:paraId="40C55584" w14:textId="2F09F9E7" w:rsidR="00BA3F7E" w:rsidRPr="00BA3F7E" w:rsidRDefault="002A0263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eastAsia="en-GB"/>
              </w:rPr>
              <w:t>v</w:t>
            </w:r>
          </w:p>
        </w:tc>
        <w:tc>
          <w:tcPr>
            <w:tcW w:w="763" w:type="pct"/>
          </w:tcPr>
          <w:p w14:paraId="6D6E88C9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</w:p>
        </w:tc>
      </w:tr>
      <w:tr w:rsidR="00BA3F7E" w:rsidRPr="00BA3F7E" w14:paraId="6117792A" w14:textId="77777777" w:rsidTr="00BA3F7E">
        <w:tc>
          <w:tcPr>
            <w:tcW w:w="424" w:type="pct"/>
          </w:tcPr>
          <w:p w14:paraId="5A9F34AA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>2</w:t>
            </w:r>
          </w:p>
        </w:tc>
        <w:tc>
          <w:tcPr>
            <w:tcW w:w="3082" w:type="pct"/>
          </w:tcPr>
          <w:p w14:paraId="28B43188" w14:textId="77777777" w:rsidR="00BA3F7E" w:rsidRPr="00BA3F7E" w:rsidRDefault="00BA3F7E" w:rsidP="00BA3F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J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>udul sudah berupa kalimat yang singkat dan informatif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.</w:t>
            </w:r>
          </w:p>
        </w:tc>
        <w:tc>
          <w:tcPr>
            <w:tcW w:w="731" w:type="pct"/>
          </w:tcPr>
          <w:p w14:paraId="23DCE4BB" w14:textId="2CC4DA67" w:rsidR="00BA3F7E" w:rsidRPr="00BA3F7E" w:rsidRDefault="002A0263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eastAsia="en-GB"/>
              </w:rPr>
              <w:t>v</w:t>
            </w:r>
          </w:p>
        </w:tc>
        <w:tc>
          <w:tcPr>
            <w:tcW w:w="763" w:type="pct"/>
          </w:tcPr>
          <w:p w14:paraId="6C3FA7DB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</w:p>
        </w:tc>
      </w:tr>
      <w:tr w:rsidR="00BA3F7E" w:rsidRPr="00BA3F7E" w14:paraId="42B7F564" w14:textId="77777777" w:rsidTr="00BA3F7E">
        <w:tc>
          <w:tcPr>
            <w:tcW w:w="424" w:type="pct"/>
          </w:tcPr>
          <w:p w14:paraId="5C901CCB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>3</w:t>
            </w:r>
          </w:p>
        </w:tc>
        <w:tc>
          <w:tcPr>
            <w:tcW w:w="3082" w:type="pct"/>
          </w:tcPr>
          <w:p w14:paraId="1FAD7E1A" w14:textId="1DCD3EC1" w:rsidR="00BA3F7E" w:rsidRPr="00BA3F7E" w:rsidRDefault="00BA3F7E" w:rsidP="00A062BF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J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 xml:space="preserve">udul sudah menunjukkan secara eksplisit bahwa artikel merupakan </w:t>
            </w:r>
            <w:r w:rsidR="00A062BF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kajian media dan komunikasi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 xml:space="preserve">. Silakan cek di focus dan scope Jurnal </w:t>
            </w:r>
            <w:r w:rsidR="00A062BF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Communicatus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.</w:t>
            </w:r>
          </w:p>
        </w:tc>
        <w:tc>
          <w:tcPr>
            <w:tcW w:w="731" w:type="pct"/>
          </w:tcPr>
          <w:p w14:paraId="5DCB6391" w14:textId="16FB5FD6" w:rsidR="00BA3F7E" w:rsidRPr="00BA3F7E" w:rsidRDefault="002A0263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eastAsia="en-GB"/>
              </w:rPr>
              <w:t>v</w:t>
            </w:r>
          </w:p>
        </w:tc>
        <w:tc>
          <w:tcPr>
            <w:tcW w:w="763" w:type="pct"/>
          </w:tcPr>
          <w:p w14:paraId="5EB78D63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</w:p>
        </w:tc>
      </w:tr>
      <w:tr w:rsidR="00BA3F7E" w:rsidRPr="00BA3F7E" w14:paraId="3DB5AC00" w14:textId="77777777" w:rsidTr="00BA3F7E">
        <w:tc>
          <w:tcPr>
            <w:tcW w:w="424" w:type="pct"/>
          </w:tcPr>
          <w:p w14:paraId="264DE2C8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>4</w:t>
            </w:r>
          </w:p>
        </w:tc>
        <w:tc>
          <w:tcPr>
            <w:tcW w:w="3082" w:type="pct"/>
          </w:tcPr>
          <w:p w14:paraId="1501EA40" w14:textId="1F9E6237" w:rsidR="00BA3F7E" w:rsidRPr="00BA3F7E" w:rsidRDefault="00BA3F7E" w:rsidP="00BA3F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A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 xml:space="preserve">bstrak sudah mengandung unsur intro, tujuan, metode, 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 xml:space="preserve">hasil 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>dan simpulan penelitian yang jelas, lengkap dan terstruktur</w:t>
            </w:r>
            <w:r w:rsidR="00C468E9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 xml:space="preserve"> serta imbas dari hasil penelitian</w:t>
            </w:r>
          </w:p>
        </w:tc>
        <w:tc>
          <w:tcPr>
            <w:tcW w:w="731" w:type="pct"/>
          </w:tcPr>
          <w:p w14:paraId="058459B1" w14:textId="449853FB" w:rsidR="00BA3F7E" w:rsidRPr="00BA3F7E" w:rsidRDefault="002A0263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eastAsia="en-GB"/>
              </w:rPr>
              <w:t>v</w:t>
            </w:r>
          </w:p>
        </w:tc>
        <w:tc>
          <w:tcPr>
            <w:tcW w:w="763" w:type="pct"/>
          </w:tcPr>
          <w:p w14:paraId="417196DE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</w:p>
        </w:tc>
      </w:tr>
      <w:tr w:rsidR="00BA3F7E" w:rsidRPr="00BA3F7E" w14:paraId="020FBA84" w14:textId="77777777" w:rsidTr="00BA3F7E">
        <w:trPr>
          <w:trHeight w:val="352"/>
        </w:trPr>
        <w:tc>
          <w:tcPr>
            <w:tcW w:w="424" w:type="pct"/>
          </w:tcPr>
          <w:p w14:paraId="7D943E4F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>5</w:t>
            </w:r>
          </w:p>
        </w:tc>
        <w:tc>
          <w:tcPr>
            <w:tcW w:w="3082" w:type="pct"/>
          </w:tcPr>
          <w:p w14:paraId="3B275363" w14:textId="77777777" w:rsidR="00BA3F7E" w:rsidRPr="00BA3F7E" w:rsidRDefault="00BA3F7E" w:rsidP="00BA3F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 xml:space="preserve">Keyword </w:t>
            </w:r>
            <w:r w:rsidRPr="00BA3F7E">
              <w:rPr>
                <w:rFonts w:ascii="Times New Roman" w:eastAsia="Times New Roman" w:hAnsi="Times New Roman" w:cs="Times New Roman"/>
                <w:lang w:eastAsia="en-GB"/>
              </w:rPr>
              <w:t xml:space="preserve">sudah 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>relevan dengan isi artikel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.</w:t>
            </w:r>
          </w:p>
        </w:tc>
        <w:tc>
          <w:tcPr>
            <w:tcW w:w="731" w:type="pct"/>
          </w:tcPr>
          <w:p w14:paraId="6EB6CC03" w14:textId="22DAA9B7" w:rsidR="00BA3F7E" w:rsidRPr="00BA3F7E" w:rsidRDefault="002A0263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eastAsia="en-GB"/>
              </w:rPr>
              <w:t>v</w:t>
            </w:r>
          </w:p>
        </w:tc>
        <w:tc>
          <w:tcPr>
            <w:tcW w:w="763" w:type="pct"/>
          </w:tcPr>
          <w:p w14:paraId="75BD8121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</w:p>
        </w:tc>
      </w:tr>
      <w:tr w:rsidR="00BA3F7E" w:rsidRPr="00BA3F7E" w14:paraId="5D4672FE" w14:textId="77777777" w:rsidTr="00BA3F7E">
        <w:trPr>
          <w:trHeight w:val="352"/>
        </w:trPr>
        <w:tc>
          <w:tcPr>
            <w:tcW w:w="424" w:type="pct"/>
          </w:tcPr>
          <w:p w14:paraId="3073003E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>6</w:t>
            </w:r>
          </w:p>
        </w:tc>
        <w:tc>
          <w:tcPr>
            <w:tcW w:w="3082" w:type="pct"/>
          </w:tcPr>
          <w:p w14:paraId="46DD1D65" w14:textId="77777777" w:rsidR="00BA3F7E" w:rsidRPr="00BA3F7E" w:rsidRDefault="00BA3F7E" w:rsidP="00BA3F7E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 xml:space="preserve">sistematika penulisan </w:t>
            </w:r>
            <w:r w:rsidRPr="00BA3F7E">
              <w:rPr>
                <w:rFonts w:ascii="Times New Roman" w:eastAsia="Times New Roman" w:hAnsi="Times New Roman" w:cs="Times New Roman"/>
                <w:lang w:eastAsia="en-GB"/>
              </w:rPr>
              <w:t>sudah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 xml:space="preserve"> sesuai dengan pedoman </w:t>
            </w:r>
            <w:r w:rsidRPr="00BA3F7E">
              <w:rPr>
                <w:rFonts w:ascii="Times New Roman" w:eastAsia="Times New Roman" w:hAnsi="Times New Roman" w:cs="Times New Roman"/>
                <w:b/>
                <w:sz w:val="24"/>
                <w:lang w:eastAsia="en-GB"/>
              </w:rPr>
              <w:t>(</w:t>
            </w:r>
            <w:r w:rsidRPr="00BA3F7E">
              <w:rPr>
                <w:rFonts w:ascii="Times New Roman" w:eastAsia="Times New Roman" w:hAnsi="Times New Roman" w:cs="Times New Roman"/>
                <w:b/>
                <w:sz w:val="24"/>
                <w:lang w:val="en-US" w:eastAsia="en-GB"/>
              </w:rPr>
              <w:t>INTRODUCTION</w:t>
            </w:r>
            <w:r w:rsidRPr="00BA3F7E">
              <w:rPr>
                <w:rFonts w:ascii="Times New Roman" w:eastAsia="Times New Roman" w:hAnsi="Times New Roman" w:cs="Times New Roman"/>
                <w:b/>
                <w:sz w:val="24"/>
                <w:lang w:eastAsia="en-GB"/>
              </w:rPr>
              <w:t xml:space="preserve">, </w:t>
            </w:r>
            <w:r w:rsidRPr="00BA3F7E">
              <w:rPr>
                <w:rFonts w:ascii="Times New Roman" w:eastAsia="Times New Roman" w:hAnsi="Times New Roman" w:cs="Times New Roman"/>
                <w:b/>
                <w:sz w:val="24"/>
                <w:lang w:val="en-US" w:eastAsia="en-GB"/>
              </w:rPr>
              <w:t>RESEARCH METHOD</w:t>
            </w:r>
            <w:r w:rsidRPr="00BA3F7E">
              <w:rPr>
                <w:rFonts w:ascii="Times New Roman" w:eastAsia="Times New Roman" w:hAnsi="Times New Roman" w:cs="Times New Roman"/>
                <w:b/>
                <w:sz w:val="24"/>
                <w:lang w:eastAsia="en-GB"/>
              </w:rPr>
              <w:t xml:space="preserve">, </w:t>
            </w:r>
            <w:r w:rsidRPr="00BA3F7E">
              <w:rPr>
                <w:rFonts w:ascii="Times New Roman" w:eastAsia="Times New Roman" w:hAnsi="Times New Roman" w:cs="Times New Roman"/>
                <w:b/>
                <w:sz w:val="24"/>
                <w:lang w:val="en-US" w:eastAsia="en-GB"/>
              </w:rPr>
              <w:t>RESULTS AND DISCUSSION</w:t>
            </w:r>
            <w:r w:rsidRPr="00BA3F7E">
              <w:rPr>
                <w:rFonts w:ascii="Times New Roman" w:eastAsia="Times New Roman" w:hAnsi="Times New Roman" w:cs="Times New Roman"/>
                <w:b/>
                <w:sz w:val="24"/>
                <w:lang w:eastAsia="en-GB"/>
              </w:rPr>
              <w:t xml:space="preserve">, </w:t>
            </w:r>
            <w:r w:rsidRPr="00BA3F7E">
              <w:rPr>
                <w:rFonts w:ascii="Times New Roman" w:eastAsia="Times New Roman" w:hAnsi="Times New Roman" w:cs="Times New Roman"/>
                <w:b/>
                <w:sz w:val="24"/>
                <w:lang w:val="en-US" w:eastAsia="en-GB"/>
              </w:rPr>
              <w:t>CONCLUSION</w:t>
            </w:r>
            <w:r w:rsidRPr="00BA3F7E">
              <w:rPr>
                <w:rFonts w:ascii="Times New Roman" w:eastAsia="Times New Roman" w:hAnsi="Times New Roman" w:cs="Times New Roman"/>
                <w:b/>
                <w:sz w:val="24"/>
                <w:lang w:eastAsia="en-GB"/>
              </w:rPr>
              <w:t xml:space="preserve">, 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 xml:space="preserve">dan </w:t>
            </w:r>
            <w:r w:rsidRPr="00BA3F7E">
              <w:rPr>
                <w:rFonts w:ascii="Times New Roman" w:eastAsia="Times New Roman" w:hAnsi="Times New Roman" w:cs="Times New Roman"/>
                <w:b/>
                <w:sz w:val="24"/>
                <w:lang w:val="en-US" w:eastAsia="en-GB"/>
              </w:rPr>
              <w:t>REFERENCES</w:t>
            </w:r>
            <w:r w:rsidRPr="00BA3F7E">
              <w:rPr>
                <w:rFonts w:ascii="Times New Roman" w:eastAsia="Times New Roman" w:hAnsi="Times New Roman" w:cs="Times New Roman"/>
                <w:b/>
                <w:sz w:val="24"/>
                <w:lang w:eastAsia="en-GB"/>
              </w:rPr>
              <w:t>)</w:t>
            </w:r>
            <w:r w:rsidRPr="00BA3F7E">
              <w:rPr>
                <w:rFonts w:ascii="Times New Roman" w:eastAsia="Times New Roman" w:hAnsi="Times New Roman" w:cs="Times New Roman"/>
                <w:b/>
                <w:sz w:val="24"/>
                <w:lang w:val="en-US" w:eastAsia="en-GB"/>
              </w:rPr>
              <w:t>.</w:t>
            </w:r>
          </w:p>
        </w:tc>
        <w:tc>
          <w:tcPr>
            <w:tcW w:w="731" w:type="pct"/>
          </w:tcPr>
          <w:p w14:paraId="2BBD987D" w14:textId="39AD89AD" w:rsidR="00BA3F7E" w:rsidRPr="00BA3F7E" w:rsidRDefault="002A0263" w:rsidP="00BA3F7E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eastAsia="en-GB"/>
              </w:rPr>
              <w:t>v</w:t>
            </w:r>
          </w:p>
        </w:tc>
        <w:tc>
          <w:tcPr>
            <w:tcW w:w="763" w:type="pct"/>
          </w:tcPr>
          <w:p w14:paraId="238FC35C" w14:textId="77777777" w:rsidR="00BA3F7E" w:rsidRPr="00BA3F7E" w:rsidRDefault="00BA3F7E" w:rsidP="00BA3F7E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</w:p>
        </w:tc>
      </w:tr>
      <w:tr w:rsidR="00BA3F7E" w:rsidRPr="00BA3F7E" w14:paraId="272EFF1C" w14:textId="77777777" w:rsidTr="00BA3F7E">
        <w:trPr>
          <w:trHeight w:val="352"/>
        </w:trPr>
        <w:tc>
          <w:tcPr>
            <w:tcW w:w="424" w:type="pct"/>
          </w:tcPr>
          <w:p w14:paraId="72B65A8E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>7</w:t>
            </w:r>
          </w:p>
        </w:tc>
        <w:tc>
          <w:tcPr>
            <w:tcW w:w="3082" w:type="pct"/>
          </w:tcPr>
          <w:p w14:paraId="58BCE315" w14:textId="77777777" w:rsidR="00BA3F7E" w:rsidRPr="00BA3F7E" w:rsidRDefault="00BA3F7E" w:rsidP="00BA3F7E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sz w:val="24"/>
                <w:lang w:val="en-US" w:eastAsia="en-GB"/>
              </w:rPr>
              <w:t xml:space="preserve">INTRODUCTION 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>sudah mengandung latar belakang masalah, dilengkapi sumber data yang terpercaya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.</w:t>
            </w:r>
          </w:p>
        </w:tc>
        <w:tc>
          <w:tcPr>
            <w:tcW w:w="731" w:type="pct"/>
          </w:tcPr>
          <w:p w14:paraId="6160933D" w14:textId="51879487" w:rsidR="00BA3F7E" w:rsidRPr="00BA3F7E" w:rsidRDefault="002A0263" w:rsidP="00BA3F7E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eastAsia="en-GB"/>
              </w:rPr>
              <w:t>v</w:t>
            </w:r>
          </w:p>
        </w:tc>
        <w:tc>
          <w:tcPr>
            <w:tcW w:w="763" w:type="pct"/>
          </w:tcPr>
          <w:p w14:paraId="50FD799B" w14:textId="77777777" w:rsidR="00BA3F7E" w:rsidRPr="00BA3F7E" w:rsidRDefault="00BA3F7E" w:rsidP="00BA3F7E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</w:p>
        </w:tc>
      </w:tr>
      <w:tr w:rsidR="00BA3F7E" w:rsidRPr="00BA3F7E" w14:paraId="26EC4FCC" w14:textId="77777777" w:rsidTr="00BA3F7E">
        <w:trPr>
          <w:trHeight w:val="352"/>
        </w:trPr>
        <w:tc>
          <w:tcPr>
            <w:tcW w:w="424" w:type="pct"/>
          </w:tcPr>
          <w:p w14:paraId="50FD99CE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8</w:t>
            </w:r>
          </w:p>
        </w:tc>
        <w:tc>
          <w:tcPr>
            <w:tcW w:w="3082" w:type="pct"/>
          </w:tcPr>
          <w:p w14:paraId="2098F54B" w14:textId="77777777" w:rsidR="00BA3F7E" w:rsidRDefault="00BA3F7E" w:rsidP="00BA3F7E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sz w:val="24"/>
                <w:lang w:val="en-US" w:eastAsia="en-GB"/>
              </w:rPr>
              <w:t>INTRODUCTION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 xml:space="preserve"> sudah dilengkapi dengan kutipan artikel jurnal penelitian terdahulu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.</w:t>
            </w:r>
          </w:p>
          <w:p w14:paraId="2C025C5D" w14:textId="71AE628A" w:rsidR="00A062BF" w:rsidRPr="00BA3F7E" w:rsidRDefault="00A062BF" w:rsidP="00BA3F7E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Sudah dijelaskan novelty/kebaruan penelitian disbanding dengan penelitian sejenis sebelumnya.</w:t>
            </w:r>
          </w:p>
        </w:tc>
        <w:tc>
          <w:tcPr>
            <w:tcW w:w="731" w:type="pct"/>
          </w:tcPr>
          <w:p w14:paraId="719E1E2B" w14:textId="5959E159" w:rsidR="00BA3F7E" w:rsidRPr="00BA3F7E" w:rsidRDefault="002A0263" w:rsidP="00BA3F7E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eastAsia="en-GB"/>
              </w:rPr>
              <w:t>v</w:t>
            </w:r>
          </w:p>
        </w:tc>
        <w:tc>
          <w:tcPr>
            <w:tcW w:w="763" w:type="pct"/>
          </w:tcPr>
          <w:p w14:paraId="59F85546" w14:textId="77777777" w:rsidR="00BA3F7E" w:rsidRPr="00BA3F7E" w:rsidRDefault="00BA3F7E" w:rsidP="00BA3F7E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</w:p>
        </w:tc>
      </w:tr>
      <w:tr w:rsidR="00BA3F7E" w:rsidRPr="00BA3F7E" w14:paraId="70B2C981" w14:textId="77777777" w:rsidTr="00BA3F7E">
        <w:trPr>
          <w:trHeight w:val="352"/>
        </w:trPr>
        <w:tc>
          <w:tcPr>
            <w:tcW w:w="424" w:type="pct"/>
          </w:tcPr>
          <w:p w14:paraId="52BE1821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9</w:t>
            </w:r>
          </w:p>
        </w:tc>
        <w:tc>
          <w:tcPr>
            <w:tcW w:w="3082" w:type="pct"/>
          </w:tcPr>
          <w:p w14:paraId="61B08DB7" w14:textId="01BE0FDC" w:rsidR="00A062BF" w:rsidRPr="00BA3F7E" w:rsidRDefault="00BA3F7E" w:rsidP="00BA3F7E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sz w:val="24"/>
                <w:lang w:val="en-US" w:eastAsia="en-GB"/>
              </w:rPr>
              <w:t xml:space="preserve">INTRODUCTION 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>sudah mengandung tujuan penelitian yang jelas dan dinyatakan secara eksplisit (mohon tujuan penelitian diberi tanda merah)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.</w:t>
            </w:r>
          </w:p>
        </w:tc>
        <w:tc>
          <w:tcPr>
            <w:tcW w:w="731" w:type="pct"/>
          </w:tcPr>
          <w:p w14:paraId="4D399C9E" w14:textId="6826F928" w:rsidR="00BA3F7E" w:rsidRPr="00BA3F7E" w:rsidRDefault="002A0263" w:rsidP="00BA3F7E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eastAsia="en-GB"/>
              </w:rPr>
              <w:t>v</w:t>
            </w:r>
          </w:p>
        </w:tc>
        <w:tc>
          <w:tcPr>
            <w:tcW w:w="763" w:type="pct"/>
          </w:tcPr>
          <w:p w14:paraId="363A2BE5" w14:textId="77777777" w:rsidR="00BA3F7E" w:rsidRPr="00BA3F7E" w:rsidRDefault="00BA3F7E" w:rsidP="00BA3F7E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</w:p>
        </w:tc>
      </w:tr>
      <w:tr w:rsidR="00BA3F7E" w:rsidRPr="00BA3F7E" w14:paraId="612F5A44" w14:textId="77777777" w:rsidTr="00BA3F7E">
        <w:trPr>
          <w:trHeight w:val="352"/>
        </w:trPr>
        <w:tc>
          <w:tcPr>
            <w:tcW w:w="424" w:type="pct"/>
          </w:tcPr>
          <w:p w14:paraId="15E9477C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lastRenderedPageBreak/>
              <w:t>1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0</w:t>
            </w:r>
          </w:p>
        </w:tc>
        <w:tc>
          <w:tcPr>
            <w:tcW w:w="3082" w:type="pct"/>
          </w:tcPr>
          <w:p w14:paraId="31682FFF" w14:textId="77777777" w:rsidR="00BA3F7E" w:rsidRPr="00BA3F7E" w:rsidRDefault="00BA3F7E" w:rsidP="00BA3F7E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sz w:val="24"/>
                <w:lang w:val="en-US" w:eastAsia="en-GB"/>
              </w:rPr>
              <w:t>RESEARCH METHOD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 xml:space="preserve"> sudah meliputi: jenis studi, objek dan subjek (sampel/key informant dan jumlah), teknik pengumpulan data, teknik analisis data, dan lokasi yang lengkap serta relevan secara metodologis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.</w:t>
            </w:r>
          </w:p>
        </w:tc>
        <w:tc>
          <w:tcPr>
            <w:tcW w:w="731" w:type="pct"/>
          </w:tcPr>
          <w:p w14:paraId="05061C36" w14:textId="3A316DF7" w:rsidR="00BA3F7E" w:rsidRPr="00BA3F7E" w:rsidRDefault="002A0263" w:rsidP="00BA3F7E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eastAsia="en-GB"/>
              </w:rPr>
              <w:t>v</w:t>
            </w:r>
          </w:p>
        </w:tc>
        <w:tc>
          <w:tcPr>
            <w:tcW w:w="763" w:type="pct"/>
          </w:tcPr>
          <w:p w14:paraId="5674FD89" w14:textId="77777777" w:rsidR="00BA3F7E" w:rsidRPr="00BA3F7E" w:rsidRDefault="00BA3F7E" w:rsidP="00BA3F7E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</w:p>
        </w:tc>
      </w:tr>
      <w:tr w:rsidR="00BA3F7E" w:rsidRPr="00BA3F7E" w14:paraId="5B000AA7" w14:textId="77777777" w:rsidTr="00BA3F7E">
        <w:trPr>
          <w:trHeight w:val="352"/>
        </w:trPr>
        <w:tc>
          <w:tcPr>
            <w:tcW w:w="424" w:type="pct"/>
          </w:tcPr>
          <w:p w14:paraId="70A6D950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>1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1</w:t>
            </w:r>
          </w:p>
        </w:tc>
        <w:tc>
          <w:tcPr>
            <w:tcW w:w="3082" w:type="pct"/>
          </w:tcPr>
          <w:p w14:paraId="4BEBC082" w14:textId="77777777" w:rsidR="00BA3F7E" w:rsidRPr="00BA3F7E" w:rsidRDefault="00BA3F7E" w:rsidP="00BA3F7E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sz w:val="24"/>
                <w:lang w:val="en-US" w:eastAsia="en-GB"/>
              </w:rPr>
              <w:t>RESULTS AND DISCUSSION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 xml:space="preserve"> sudah menunjuk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k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>an adanya temuan baru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.</w:t>
            </w:r>
          </w:p>
        </w:tc>
        <w:tc>
          <w:tcPr>
            <w:tcW w:w="731" w:type="pct"/>
          </w:tcPr>
          <w:p w14:paraId="2E450B2D" w14:textId="15546EEE" w:rsidR="00BA3F7E" w:rsidRPr="00BA3F7E" w:rsidRDefault="002A0263" w:rsidP="00BA3F7E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eastAsia="en-GB"/>
              </w:rPr>
              <w:t>v</w:t>
            </w:r>
          </w:p>
        </w:tc>
        <w:tc>
          <w:tcPr>
            <w:tcW w:w="763" w:type="pct"/>
          </w:tcPr>
          <w:p w14:paraId="29CA8FEC" w14:textId="77777777" w:rsidR="00BA3F7E" w:rsidRPr="00BA3F7E" w:rsidRDefault="00BA3F7E" w:rsidP="00BA3F7E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</w:p>
        </w:tc>
      </w:tr>
      <w:tr w:rsidR="00BA3F7E" w:rsidRPr="00BA3F7E" w14:paraId="0485FCF4" w14:textId="77777777" w:rsidTr="00BA3F7E">
        <w:trPr>
          <w:trHeight w:val="352"/>
        </w:trPr>
        <w:tc>
          <w:tcPr>
            <w:tcW w:w="424" w:type="pct"/>
          </w:tcPr>
          <w:p w14:paraId="2BA5922B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>1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2</w:t>
            </w:r>
          </w:p>
        </w:tc>
        <w:tc>
          <w:tcPr>
            <w:tcW w:w="3082" w:type="pct"/>
          </w:tcPr>
          <w:p w14:paraId="09E54BDF" w14:textId="77777777" w:rsidR="00BA3F7E" w:rsidRPr="00BA3F7E" w:rsidRDefault="00BA3F7E" w:rsidP="00BA3F7E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sz w:val="24"/>
                <w:lang w:val="en-US" w:eastAsia="en-GB"/>
              </w:rPr>
              <w:t>RESULTS AND DISCUSSION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 xml:space="preserve"> sudah dilengkapi dengan minimal 1 tabel atau gambar yang informatif dan komplementer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.</w:t>
            </w:r>
          </w:p>
        </w:tc>
        <w:tc>
          <w:tcPr>
            <w:tcW w:w="731" w:type="pct"/>
          </w:tcPr>
          <w:p w14:paraId="3C9C7218" w14:textId="63305DE6" w:rsidR="00BA3F7E" w:rsidRPr="00BA3F7E" w:rsidRDefault="002A0263" w:rsidP="00BA3F7E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eastAsia="en-GB"/>
              </w:rPr>
              <w:t>v</w:t>
            </w:r>
          </w:p>
        </w:tc>
        <w:tc>
          <w:tcPr>
            <w:tcW w:w="763" w:type="pct"/>
          </w:tcPr>
          <w:p w14:paraId="58D1D284" w14:textId="77777777" w:rsidR="00BA3F7E" w:rsidRPr="00BA3F7E" w:rsidRDefault="00BA3F7E" w:rsidP="00BA3F7E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</w:p>
        </w:tc>
      </w:tr>
      <w:tr w:rsidR="00BA3F7E" w:rsidRPr="00BA3F7E" w14:paraId="78F42D83" w14:textId="77777777" w:rsidTr="00BA3F7E">
        <w:trPr>
          <w:trHeight w:val="352"/>
        </w:trPr>
        <w:tc>
          <w:tcPr>
            <w:tcW w:w="424" w:type="pct"/>
          </w:tcPr>
          <w:p w14:paraId="2345DECE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>1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3</w:t>
            </w:r>
          </w:p>
        </w:tc>
        <w:tc>
          <w:tcPr>
            <w:tcW w:w="3082" w:type="pct"/>
          </w:tcPr>
          <w:p w14:paraId="4A814739" w14:textId="77777777" w:rsidR="00BA3F7E" w:rsidRPr="00BA3F7E" w:rsidRDefault="00BA3F7E" w:rsidP="00BA3F7E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sz w:val="24"/>
                <w:lang w:val="en-US" w:eastAsia="en-GB"/>
              </w:rPr>
              <w:t>RESULTS AND DISCUSSION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 xml:space="preserve"> sudah mengandung analisis dan sintesis ilmiah serta dukungan referensi yang kredibel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.</w:t>
            </w:r>
          </w:p>
        </w:tc>
        <w:tc>
          <w:tcPr>
            <w:tcW w:w="731" w:type="pct"/>
          </w:tcPr>
          <w:p w14:paraId="5C962CFF" w14:textId="518F3EA9" w:rsidR="00BA3F7E" w:rsidRPr="00BA3F7E" w:rsidRDefault="002A0263" w:rsidP="00BA3F7E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eastAsia="en-GB"/>
              </w:rPr>
              <w:t>v</w:t>
            </w:r>
          </w:p>
        </w:tc>
        <w:tc>
          <w:tcPr>
            <w:tcW w:w="763" w:type="pct"/>
          </w:tcPr>
          <w:p w14:paraId="084923EF" w14:textId="77777777" w:rsidR="00BA3F7E" w:rsidRPr="00BA3F7E" w:rsidRDefault="00BA3F7E" w:rsidP="00BA3F7E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</w:p>
        </w:tc>
      </w:tr>
      <w:tr w:rsidR="00BA3F7E" w:rsidRPr="00BA3F7E" w14:paraId="0B71F0EA" w14:textId="77777777" w:rsidTr="00BA3F7E">
        <w:trPr>
          <w:trHeight w:val="352"/>
        </w:trPr>
        <w:tc>
          <w:tcPr>
            <w:tcW w:w="424" w:type="pct"/>
          </w:tcPr>
          <w:p w14:paraId="4A82E271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>1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4</w:t>
            </w:r>
          </w:p>
        </w:tc>
        <w:tc>
          <w:tcPr>
            <w:tcW w:w="3082" w:type="pct"/>
          </w:tcPr>
          <w:p w14:paraId="1A35D99A" w14:textId="77777777" w:rsidR="00BA3F7E" w:rsidRPr="00BA3F7E" w:rsidRDefault="00BA3F7E" w:rsidP="00BA3F7E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sz w:val="24"/>
                <w:lang w:val="en-US" w:eastAsia="en-GB"/>
              </w:rPr>
              <w:t>CONCLUSION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 xml:space="preserve"> sudah menjawab langsung tujuan penelitian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.</w:t>
            </w:r>
          </w:p>
        </w:tc>
        <w:tc>
          <w:tcPr>
            <w:tcW w:w="731" w:type="pct"/>
          </w:tcPr>
          <w:p w14:paraId="1EE9A68A" w14:textId="7F63A7C4" w:rsidR="00BA3F7E" w:rsidRPr="00BA3F7E" w:rsidRDefault="002A0263" w:rsidP="00BA3F7E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eastAsia="en-GB"/>
              </w:rPr>
              <w:t>v</w:t>
            </w:r>
          </w:p>
        </w:tc>
        <w:tc>
          <w:tcPr>
            <w:tcW w:w="763" w:type="pct"/>
          </w:tcPr>
          <w:p w14:paraId="04A6BB73" w14:textId="77777777" w:rsidR="00BA3F7E" w:rsidRPr="00BA3F7E" w:rsidRDefault="00BA3F7E" w:rsidP="00BA3F7E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</w:p>
        </w:tc>
      </w:tr>
      <w:tr w:rsidR="00BA3F7E" w:rsidRPr="00BA3F7E" w14:paraId="11A386E3" w14:textId="77777777" w:rsidTr="00BA3F7E">
        <w:trPr>
          <w:trHeight w:val="352"/>
        </w:trPr>
        <w:tc>
          <w:tcPr>
            <w:tcW w:w="424" w:type="pct"/>
          </w:tcPr>
          <w:p w14:paraId="2D33F516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>1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5</w:t>
            </w:r>
          </w:p>
        </w:tc>
        <w:tc>
          <w:tcPr>
            <w:tcW w:w="3082" w:type="pct"/>
          </w:tcPr>
          <w:p w14:paraId="3D4E09AF" w14:textId="77777777" w:rsidR="00BA3F7E" w:rsidRPr="00BA3F7E" w:rsidRDefault="00BA3F7E" w:rsidP="00BA3F7E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sz w:val="24"/>
                <w:lang w:val="en-US" w:eastAsia="en-GB"/>
              </w:rPr>
              <w:t>CONCLUSION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 xml:space="preserve"> sudah mengandung hasil pemikiran baru yang akan memberikan dampak nyata bagi ilmu dan masyarakat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.</w:t>
            </w:r>
          </w:p>
        </w:tc>
        <w:tc>
          <w:tcPr>
            <w:tcW w:w="731" w:type="pct"/>
          </w:tcPr>
          <w:p w14:paraId="75D65D5B" w14:textId="2D280A42" w:rsidR="00BA3F7E" w:rsidRPr="00BA3F7E" w:rsidRDefault="002A0263" w:rsidP="00BA3F7E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eastAsia="en-GB"/>
              </w:rPr>
              <w:t>v</w:t>
            </w:r>
          </w:p>
        </w:tc>
        <w:tc>
          <w:tcPr>
            <w:tcW w:w="763" w:type="pct"/>
          </w:tcPr>
          <w:p w14:paraId="3BC863A5" w14:textId="77777777" w:rsidR="00BA3F7E" w:rsidRPr="00BA3F7E" w:rsidRDefault="00BA3F7E" w:rsidP="00BA3F7E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</w:p>
        </w:tc>
      </w:tr>
      <w:tr w:rsidR="00BA3F7E" w:rsidRPr="00BA3F7E" w14:paraId="32D8B907" w14:textId="77777777" w:rsidTr="00BA3F7E">
        <w:trPr>
          <w:trHeight w:val="352"/>
        </w:trPr>
        <w:tc>
          <w:tcPr>
            <w:tcW w:w="424" w:type="pct"/>
          </w:tcPr>
          <w:p w14:paraId="497A730E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>1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6</w:t>
            </w:r>
          </w:p>
        </w:tc>
        <w:tc>
          <w:tcPr>
            <w:tcW w:w="3082" w:type="pct"/>
          </w:tcPr>
          <w:p w14:paraId="799CA996" w14:textId="77777777" w:rsidR="00BA3F7E" w:rsidRPr="00BA3F7E" w:rsidRDefault="00BA3F7E" w:rsidP="00BA3F7E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sz w:val="24"/>
                <w:lang w:val="en-US" w:eastAsia="en-GB"/>
              </w:rPr>
              <w:t>CONCLUSION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 xml:space="preserve"> sudah mengandung 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r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>ekomendasi yang akan memberikan sumbangan bagi ilmu dan masyarakat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.</w:t>
            </w:r>
          </w:p>
        </w:tc>
        <w:tc>
          <w:tcPr>
            <w:tcW w:w="731" w:type="pct"/>
          </w:tcPr>
          <w:p w14:paraId="0A22E6F7" w14:textId="741E49C9" w:rsidR="00BA3F7E" w:rsidRPr="00BA3F7E" w:rsidRDefault="002A0263" w:rsidP="00BA3F7E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eastAsia="en-GB"/>
              </w:rPr>
              <w:t>v</w:t>
            </w:r>
          </w:p>
        </w:tc>
        <w:tc>
          <w:tcPr>
            <w:tcW w:w="763" w:type="pct"/>
          </w:tcPr>
          <w:p w14:paraId="780354CA" w14:textId="77777777" w:rsidR="00BA3F7E" w:rsidRPr="00BA3F7E" w:rsidRDefault="00BA3F7E" w:rsidP="00BA3F7E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</w:p>
        </w:tc>
      </w:tr>
      <w:tr w:rsidR="00BA3F7E" w:rsidRPr="00BA3F7E" w14:paraId="4B098928" w14:textId="77777777" w:rsidTr="00BA3F7E">
        <w:trPr>
          <w:trHeight w:val="352"/>
        </w:trPr>
        <w:tc>
          <w:tcPr>
            <w:tcW w:w="424" w:type="pct"/>
          </w:tcPr>
          <w:p w14:paraId="3F3F0DE5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>1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7</w:t>
            </w:r>
          </w:p>
        </w:tc>
        <w:tc>
          <w:tcPr>
            <w:tcW w:w="3082" w:type="pct"/>
          </w:tcPr>
          <w:p w14:paraId="7104E78D" w14:textId="77777777" w:rsidR="00BA3F7E" w:rsidRPr="00BA3F7E" w:rsidRDefault="00BA3F7E" w:rsidP="00BA3F7E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sz w:val="24"/>
                <w:lang w:val="en-US" w:eastAsia="en-GB"/>
              </w:rPr>
              <w:t>REFERENCES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 xml:space="preserve"> </w:t>
            </w:r>
            <w:r w:rsidRPr="00BA3F7E">
              <w:rPr>
                <w:rFonts w:ascii="Times New Roman" w:eastAsia="Times New Roman" w:hAnsi="Times New Roman" w:cs="Times New Roman"/>
                <w:lang w:eastAsia="en-GB"/>
              </w:rPr>
              <w:t xml:space="preserve">sudah 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>terdiri dari sumber referensi yang relevan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.</w:t>
            </w:r>
          </w:p>
        </w:tc>
        <w:tc>
          <w:tcPr>
            <w:tcW w:w="731" w:type="pct"/>
          </w:tcPr>
          <w:p w14:paraId="6433F27F" w14:textId="49018C9F" w:rsidR="00BA3F7E" w:rsidRPr="00BA3F7E" w:rsidRDefault="002A0263" w:rsidP="00BA3F7E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eastAsia="en-GB"/>
              </w:rPr>
              <w:t>v</w:t>
            </w:r>
          </w:p>
        </w:tc>
        <w:tc>
          <w:tcPr>
            <w:tcW w:w="763" w:type="pct"/>
          </w:tcPr>
          <w:p w14:paraId="37EAF018" w14:textId="77777777" w:rsidR="00BA3F7E" w:rsidRPr="00BA3F7E" w:rsidRDefault="00BA3F7E" w:rsidP="00BA3F7E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</w:p>
        </w:tc>
      </w:tr>
      <w:tr w:rsidR="00BA3F7E" w:rsidRPr="00BA3F7E" w14:paraId="556FDE1B" w14:textId="77777777" w:rsidTr="00BA3F7E">
        <w:trPr>
          <w:trHeight w:val="352"/>
        </w:trPr>
        <w:tc>
          <w:tcPr>
            <w:tcW w:w="424" w:type="pct"/>
          </w:tcPr>
          <w:p w14:paraId="47DFA576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>1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8</w:t>
            </w:r>
          </w:p>
        </w:tc>
        <w:tc>
          <w:tcPr>
            <w:tcW w:w="3082" w:type="pct"/>
          </w:tcPr>
          <w:p w14:paraId="69DB8937" w14:textId="77777777" w:rsidR="00BA3F7E" w:rsidRPr="00BA3F7E" w:rsidRDefault="00BA3F7E" w:rsidP="00BA3F7E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sz w:val="24"/>
                <w:lang w:val="en-US" w:eastAsia="en-GB"/>
              </w:rPr>
              <w:t>REFERENCES</w:t>
            </w:r>
            <w:r w:rsidRPr="00BA3F7E">
              <w:rPr>
                <w:rFonts w:ascii="Times New Roman" w:eastAsia="Times New Roman" w:hAnsi="Times New Roman" w:cs="Times New Roman"/>
                <w:b/>
                <w:lang w:eastAsia="en-GB"/>
              </w:rPr>
              <w:t xml:space="preserve"> </w:t>
            </w:r>
            <w:r w:rsidRPr="00BA3F7E">
              <w:rPr>
                <w:rFonts w:ascii="Times New Roman" w:eastAsia="Times New Roman" w:hAnsi="Times New Roman" w:cs="Times New Roman"/>
                <w:lang w:eastAsia="en-GB"/>
              </w:rPr>
              <w:t>sudah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 xml:space="preserve"> 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terdiri dari minimal 60% sumber jurnal.</w:t>
            </w:r>
          </w:p>
        </w:tc>
        <w:tc>
          <w:tcPr>
            <w:tcW w:w="731" w:type="pct"/>
          </w:tcPr>
          <w:p w14:paraId="262BEBA8" w14:textId="5B7C791D" w:rsidR="00BA3F7E" w:rsidRPr="00BA3F7E" w:rsidRDefault="002A0263" w:rsidP="00BA3F7E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eastAsia="en-GB"/>
              </w:rPr>
              <w:t>v</w:t>
            </w:r>
          </w:p>
        </w:tc>
        <w:tc>
          <w:tcPr>
            <w:tcW w:w="763" w:type="pct"/>
          </w:tcPr>
          <w:p w14:paraId="7DFC5C5A" w14:textId="77777777" w:rsidR="00BA3F7E" w:rsidRPr="00BA3F7E" w:rsidRDefault="00BA3F7E" w:rsidP="00BA3F7E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</w:p>
        </w:tc>
      </w:tr>
      <w:tr w:rsidR="00BA3F7E" w:rsidRPr="00BA3F7E" w14:paraId="246EAEC7" w14:textId="77777777" w:rsidTr="00BA3F7E">
        <w:trPr>
          <w:trHeight w:val="352"/>
        </w:trPr>
        <w:tc>
          <w:tcPr>
            <w:tcW w:w="424" w:type="pct"/>
          </w:tcPr>
          <w:p w14:paraId="3FA8A3ED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19</w:t>
            </w:r>
          </w:p>
        </w:tc>
        <w:tc>
          <w:tcPr>
            <w:tcW w:w="3082" w:type="pct"/>
          </w:tcPr>
          <w:p w14:paraId="43A58713" w14:textId="77777777" w:rsidR="00BA3F7E" w:rsidRPr="00BA3F7E" w:rsidRDefault="00BA3F7E" w:rsidP="00BA3F7E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sz w:val="24"/>
                <w:lang w:val="en-US" w:eastAsia="en-GB"/>
              </w:rPr>
              <w:t>REFERENCES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 xml:space="preserve"> </w:t>
            </w:r>
            <w:r w:rsidRPr="00BA3F7E">
              <w:rPr>
                <w:rFonts w:ascii="Times New Roman" w:eastAsia="Times New Roman" w:hAnsi="Times New Roman" w:cs="Times New Roman"/>
                <w:lang w:eastAsia="en-GB"/>
              </w:rPr>
              <w:t xml:space="preserve">sudah 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>terdiri dari sumber yang tidak lebih dari 10 tahun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.</w:t>
            </w:r>
          </w:p>
        </w:tc>
        <w:tc>
          <w:tcPr>
            <w:tcW w:w="731" w:type="pct"/>
          </w:tcPr>
          <w:p w14:paraId="403BC4C9" w14:textId="513F4711" w:rsidR="00BA3F7E" w:rsidRPr="00BA3F7E" w:rsidRDefault="002A0263" w:rsidP="00BA3F7E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eastAsia="en-GB"/>
              </w:rPr>
              <w:t>v</w:t>
            </w:r>
          </w:p>
        </w:tc>
        <w:tc>
          <w:tcPr>
            <w:tcW w:w="763" w:type="pct"/>
          </w:tcPr>
          <w:p w14:paraId="4FF9278A" w14:textId="77777777" w:rsidR="00BA3F7E" w:rsidRPr="00BA3F7E" w:rsidRDefault="00BA3F7E" w:rsidP="00BA3F7E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</w:p>
        </w:tc>
      </w:tr>
      <w:tr w:rsidR="00BA3F7E" w:rsidRPr="00BA3F7E" w14:paraId="6B25DED6" w14:textId="77777777" w:rsidTr="00BA3F7E">
        <w:trPr>
          <w:trHeight w:val="352"/>
        </w:trPr>
        <w:tc>
          <w:tcPr>
            <w:tcW w:w="424" w:type="pct"/>
          </w:tcPr>
          <w:p w14:paraId="4533D35F" w14:textId="77777777" w:rsidR="00BA3F7E" w:rsidRPr="00BA3F7E" w:rsidRDefault="00BA3F7E" w:rsidP="00BA3F7E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>2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0</w:t>
            </w:r>
          </w:p>
        </w:tc>
        <w:tc>
          <w:tcPr>
            <w:tcW w:w="3082" w:type="pct"/>
          </w:tcPr>
          <w:p w14:paraId="7040BD7F" w14:textId="37EE20CB" w:rsidR="00BA3F7E" w:rsidRPr="00BA3F7E" w:rsidRDefault="00BA3F7E" w:rsidP="00BA3F7E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sz w:val="24"/>
                <w:lang w:val="en-US" w:eastAsia="en-GB"/>
              </w:rPr>
              <w:t xml:space="preserve">REFERENCES 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 xml:space="preserve">sudah memenuhi </w:t>
            </w:r>
            <w:r w:rsidR="00A062BF">
              <w:rPr>
                <w:rFonts w:ascii="Times New Roman" w:eastAsia="Times New Roman" w:hAnsi="Times New Roman" w:cs="Times New Roman"/>
                <w:sz w:val="24"/>
                <w:lang w:eastAsia="en-GB"/>
              </w:rPr>
              <w:t>jumlah minimal 20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eastAsia="en-GB"/>
              </w:rPr>
              <w:t xml:space="preserve"> sumber referensi</w:t>
            </w:r>
            <w:r w:rsidRPr="00BA3F7E">
              <w:rPr>
                <w:rFonts w:ascii="Times New Roman" w:eastAsia="Times New Roman" w:hAnsi="Times New Roman" w:cs="Times New Roman"/>
                <w:sz w:val="24"/>
                <w:lang w:val="en-US" w:eastAsia="en-GB"/>
              </w:rPr>
              <w:t>.</w:t>
            </w:r>
          </w:p>
        </w:tc>
        <w:tc>
          <w:tcPr>
            <w:tcW w:w="731" w:type="pct"/>
          </w:tcPr>
          <w:p w14:paraId="7EB2B71B" w14:textId="039648D9" w:rsidR="00BA3F7E" w:rsidRPr="00BA3F7E" w:rsidRDefault="002A0263" w:rsidP="00BA3F7E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eastAsia="en-GB"/>
              </w:rPr>
              <w:t>v</w:t>
            </w:r>
          </w:p>
        </w:tc>
        <w:tc>
          <w:tcPr>
            <w:tcW w:w="763" w:type="pct"/>
          </w:tcPr>
          <w:p w14:paraId="29277E52" w14:textId="77777777" w:rsidR="00BA3F7E" w:rsidRPr="00BA3F7E" w:rsidRDefault="00BA3F7E" w:rsidP="00BA3F7E">
            <w:pPr>
              <w:spacing w:after="0" w:line="240" w:lineRule="auto"/>
              <w:ind w:left="720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lang w:eastAsia="en-GB"/>
              </w:rPr>
            </w:pPr>
          </w:p>
        </w:tc>
      </w:tr>
      <w:tr w:rsidR="00BA3F7E" w:rsidRPr="00BA3F7E" w14:paraId="19FB80CA" w14:textId="77777777" w:rsidTr="00BA3F7E">
        <w:trPr>
          <w:trHeight w:val="352"/>
        </w:trPr>
        <w:tc>
          <w:tcPr>
            <w:tcW w:w="5000" w:type="pct"/>
            <w:gridSpan w:val="4"/>
          </w:tcPr>
          <w:p w14:paraId="26E2A9C9" w14:textId="77777777" w:rsidR="00BA3F7E" w:rsidRPr="00BA3F7E" w:rsidRDefault="00BA3F7E" w:rsidP="00BA3F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sz w:val="24"/>
                <w:lang w:eastAsia="en-GB"/>
              </w:rPr>
              <w:t>Mohon ditinjau kembali substansi artikel untuk menghindari penolakan dari reviewer</w:t>
            </w:r>
            <w:r w:rsidRPr="00BA3F7E">
              <w:rPr>
                <w:rFonts w:ascii="Times New Roman" w:eastAsia="Times New Roman" w:hAnsi="Times New Roman" w:cs="Times New Roman"/>
                <w:b/>
                <w:sz w:val="24"/>
                <w:lang w:val="en-US" w:eastAsia="en-GB"/>
              </w:rPr>
              <w:t>.</w:t>
            </w:r>
          </w:p>
          <w:p w14:paraId="6098492D" w14:textId="77777777" w:rsidR="00BA3F7E" w:rsidRPr="00BA3F7E" w:rsidRDefault="00BA3F7E" w:rsidP="00BA3F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sz w:val="24"/>
                <w:lang w:eastAsia="en-GB"/>
              </w:rPr>
              <w:t>Besar harapan kami, agar artikel anda dapat dipublikasikan di jurnal kami</w:t>
            </w:r>
            <w:r w:rsidRPr="00BA3F7E">
              <w:rPr>
                <w:rFonts w:ascii="Times New Roman" w:eastAsia="Times New Roman" w:hAnsi="Times New Roman" w:cs="Times New Roman"/>
                <w:b/>
                <w:sz w:val="24"/>
                <w:lang w:val="en-US" w:eastAsia="en-GB"/>
              </w:rPr>
              <w:t>.</w:t>
            </w:r>
          </w:p>
          <w:p w14:paraId="4D3C364A" w14:textId="77777777" w:rsidR="00BA3F7E" w:rsidRPr="00BA3F7E" w:rsidRDefault="00BA3F7E" w:rsidP="00BA3F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en-US" w:eastAsia="en-GB"/>
              </w:rPr>
            </w:pPr>
            <w:r w:rsidRPr="00BA3F7E">
              <w:rPr>
                <w:rFonts w:ascii="Times New Roman" w:eastAsia="Times New Roman" w:hAnsi="Times New Roman" w:cs="Times New Roman"/>
                <w:b/>
                <w:sz w:val="24"/>
                <w:lang w:eastAsia="en-GB"/>
              </w:rPr>
              <w:t>TERIMAKASIH</w:t>
            </w:r>
          </w:p>
        </w:tc>
      </w:tr>
    </w:tbl>
    <w:p w14:paraId="392EC27B" w14:textId="77777777" w:rsidR="00BA3F7E" w:rsidRDefault="00BA3F7E" w:rsidP="00BA3F7E">
      <w:p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lang w:val="en-US" w:eastAsia="en-US"/>
        </w:rPr>
      </w:pPr>
    </w:p>
    <w:p w14:paraId="201B87ED" w14:textId="77777777" w:rsidR="00611CF4" w:rsidRDefault="00611CF4" w:rsidP="00BA3F7E">
      <w:pPr>
        <w:spacing w:after="0" w:line="240" w:lineRule="auto"/>
        <w:rPr>
          <w:rFonts w:ascii="Garamond" w:eastAsia="Times New Roman" w:hAnsi="Garamond" w:cs="Times New Roman"/>
          <w:b/>
          <w:sz w:val="24"/>
          <w:szCs w:val="24"/>
          <w:lang w:val="en-US" w:eastAsia="en-US"/>
        </w:rPr>
      </w:pPr>
    </w:p>
    <w:p w14:paraId="3F3EACF8" w14:textId="177C8C35" w:rsidR="00BA3F7E" w:rsidRPr="00611CF4" w:rsidRDefault="00611CF4" w:rsidP="00BA3F7E">
      <w:pPr>
        <w:spacing w:after="0" w:line="240" w:lineRule="auto"/>
        <w:rPr>
          <w:rFonts w:ascii="Garamond" w:eastAsia="Times New Roman" w:hAnsi="Garamond" w:cs="Times New Roman"/>
          <w:b/>
          <w:sz w:val="24"/>
          <w:szCs w:val="24"/>
          <w:lang w:val="en-US" w:eastAsia="en-US"/>
        </w:rPr>
      </w:pPr>
      <w:r w:rsidRPr="00611CF4">
        <w:rPr>
          <w:rFonts w:ascii="Garamond" w:eastAsia="Times New Roman" w:hAnsi="Garamond" w:cs="Times New Roman"/>
          <w:b/>
          <w:sz w:val="24"/>
          <w:szCs w:val="24"/>
          <w:lang w:val="en-US" w:eastAsia="en-US"/>
        </w:rPr>
        <w:t>CONTOH PENYISIPAN TABEL</w:t>
      </w:r>
    </w:p>
    <w:p w14:paraId="2A46A244" w14:textId="77777777" w:rsidR="00BA3F7E" w:rsidRDefault="00BA3F7E" w:rsidP="00BA3F7E">
      <w:p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lang w:val="en-US" w:eastAsia="en-US"/>
        </w:rPr>
      </w:pPr>
    </w:p>
    <w:p w14:paraId="775D066D" w14:textId="77777777" w:rsidR="00611CF4" w:rsidRPr="007B3FA5" w:rsidRDefault="00611CF4" w:rsidP="00611CF4">
      <w:pPr>
        <w:pStyle w:val="Communicatus25aTabelNomordanKeterangan"/>
      </w:pPr>
      <w:r w:rsidRPr="007B3FA5">
        <w:t>Tabel 1. Jadwal Siaran Radio</w:t>
      </w:r>
    </w:p>
    <w:tbl>
      <w:tblPr>
        <w:tblStyle w:val="TableGrid"/>
        <w:tblW w:w="6917" w:type="dxa"/>
        <w:tblInd w:w="108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89"/>
        <w:gridCol w:w="1559"/>
        <w:gridCol w:w="2394"/>
        <w:gridCol w:w="1575"/>
      </w:tblGrid>
      <w:tr w:rsidR="00611CF4" w:rsidRPr="007B3FA5" w14:paraId="25DAA013" w14:textId="77777777" w:rsidTr="00284A9B">
        <w:tc>
          <w:tcPr>
            <w:tcW w:w="1389" w:type="dxa"/>
            <w:tcBorders>
              <w:bottom w:val="single" w:sz="4" w:space="0" w:color="auto"/>
            </w:tcBorders>
            <w:vAlign w:val="center"/>
          </w:tcPr>
          <w:p w14:paraId="46CC8633" w14:textId="77777777" w:rsidR="00611CF4" w:rsidRPr="007B3FA5" w:rsidRDefault="00611CF4" w:rsidP="00284A9B">
            <w:pPr>
              <w:pStyle w:val="Communicatus25bTabelJudul"/>
            </w:pPr>
            <w:r w:rsidRPr="007B3FA5">
              <w:lastRenderedPageBreak/>
              <w:t>Hari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2F451D15" w14:textId="77777777" w:rsidR="00611CF4" w:rsidRPr="007B3FA5" w:rsidRDefault="00611CF4" w:rsidP="00284A9B">
            <w:pPr>
              <w:pStyle w:val="Communicatus25bTabelJudul"/>
            </w:pPr>
            <w:r w:rsidRPr="007B3FA5">
              <w:t>Jam</w:t>
            </w:r>
          </w:p>
        </w:tc>
        <w:tc>
          <w:tcPr>
            <w:tcW w:w="2394" w:type="dxa"/>
            <w:tcBorders>
              <w:bottom w:val="single" w:sz="4" w:space="0" w:color="auto"/>
            </w:tcBorders>
            <w:vAlign w:val="center"/>
          </w:tcPr>
          <w:p w14:paraId="09797E35" w14:textId="77777777" w:rsidR="00611CF4" w:rsidRPr="007B3FA5" w:rsidRDefault="00611CF4" w:rsidP="00284A9B">
            <w:pPr>
              <w:pStyle w:val="Communicatus25bTabelJudul"/>
            </w:pPr>
            <w:r w:rsidRPr="007B3FA5">
              <w:t>Judul Siaran</w:t>
            </w:r>
          </w:p>
        </w:tc>
        <w:tc>
          <w:tcPr>
            <w:tcW w:w="1575" w:type="dxa"/>
            <w:tcBorders>
              <w:bottom w:val="single" w:sz="4" w:space="0" w:color="auto"/>
            </w:tcBorders>
            <w:vAlign w:val="center"/>
          </w:tcPr>
          <w:p w14:paraId="14EB66FC" w14:textId="77777777" w:rsidR="00611CF4" w:rsidRPr="007B3FA5" w:rsidRDefault="00611CF4" w:rsidP="00284A9B">
            <w:pPr>
              <w:pStyle w:val="Communicatus25bTabelJudul"/>
            </w:pPr>
            <w:r w:rsidRPr="007B3FA5">
              <w:t>Penyiar</w:t>
            </w:r>
          </w:p>
        </w:tc>
      </w:tr>
      <w:tr w:rsidR="00611CF4" w:rsidRPr="007B3FA5" w14:paraId="5E9FDDAA" w14:textId="77777777" w:rsidTr="00284A9B">
        <w:tc>
          <w:tcPr>
            <w:tcW w:w="1389" w:type="dxa"/>
            <w:tcBorders>
              <w:bottom w:val="nil"/>
            </w:tcBorders>
          </w:tcPr>
          <w:p w14:paraId="4F3BBA2A" w14:textId="77777777" w:rsidR="00611CF4" w:rsidRPr="007B3FA5" w:rsidRDefault="00611CF4" w:rsidP="00284A9B">
            <w:pPr>
              <w:pStyle w:val="Communicatus25cTabelBody"/>
            </w:pPr>
            <w:r w:rsidRPr="007B3FA5">
              <w:t>Senin-Jum’at</w:t>
            </w:r>
          </w:p>
        </w:tc>
        <w:tc>
          <w:tcPr>
            <w:tcW w:w="1559" w:type="dxa"/>
            <w:tcBorders>
              <w:bottom w:val="nil"/>
            </w:tcBorders>
          </w:tcPr>
          <w:p w14:paraId="4161BF1D" w14:textId="77777777" w:rsidR="00611CF4" w:rsidRPr="007B3FA5" w:rsidRDefault="00611CF4" w:rsidP="00284A9B">
            <w:pPr>
              <w:pStyle w:val="Communicatus25cTabelBody"/>
            </w:pPr>
            <w:r w:rsidRPr="007B3FA5">
              <w:t>07.00 – 09.00</w:t>
            </w:r>
          </w:p>
        </w:tc>
        <w:tc>
          <w:tcPr>
            <w:tcW w:w="2394" w:type="dxa"/>
            <w:tcBorders>
              <w:bottom w:val="nil"/>
            </w:tcBorders>
            <w:vAlign w:val="center"/>
          </w:tcPr>
          <w:p w14:paraId="5DED9DEA" w14:textId="77777777" w:rsidR="00611CF4" w:rsidRPr="007B3FA5" w:rsidRDefault="00611CF4" w:rsidP="00284A9B">
            <w:pPr>
              <w:pStyle w:val="Communicatus25cTabelBody"/>
              <w:rPr>
                <w:i/>
              </w:rPr>
            </w:pPr>
            <w:r w:rsidRPr="007B3FA5">
              <w:rPr>
                <w:i/>
              </w:rPr>
              <w:t xml:space="preserve">Good Morning </w:t>
            </w:r>
          </w:p>
        </w:tc>
        <w:tc>
          <w:tcPr>
            <w:tcW w:w="1575" w:type="dxa"/>
            <w:tcBorders>
              <w:bottom w:val="nil"/>
            </w:tcBorders>
            <w:vAlign w:val="center"/>
          </w:tcPr>
          <w:p w14:paraId="7FD006CD" w14:textId="77777777" w:rsidR="00611CF4" w:rsidRPr="007B3FA5" w:rsidRDefault="00611CF4" w:rsidP="00284A9B">
            <w:pPr>
              <w:pStyle w:val="Communicatus25cTabelBody"/>
            </w:pPr>
            <w:r w:rsidRPr="007B3FA5">
              <w:t xml:space="preserve">Lenny </w:t>
            </w:r>
          </w:p>
          <w:p w14:paraId="6AA1DCC8" w14:textId="77777777" w:rsidR="00611CF4" w:rsidRPr="007B3FA5" w:rsidRDefault="00611CF4" w:rsidP="00284A9B">
            <w:pPr>
              <w:pStyle w:val="Communicatus25cTabelBody"/>
            </w:pPr>
          </w:p>
        </w:tc>
      </w:tr>
      <w:tr w:rsidR="00611CF4" w:rsidRPr="007B3FA5" w14:paraId="26A34DA9" w14:textId="77777777" w:rsidTr="00284A9B">
        <w:tc>
          <w:tcPr>
            <w:tcW w:w="1389" w:type="dxa"/>
            <w:tcBorders>
              <w:top w:val="nil"/>
            </w:tcBorders>
          </w:tcPr>
          <w:p w14:paraId="3607AA03" w14:textId="77777777" w:rsidR="00611CF4" w:rsidRPr="007B3FA5" w:rsidRDefault="00611CF4" w:rsidP="00284A9B">
            <w:pPr>
              <w:tabs>
                <w:tab w:val="left" w:pos="5297"/>
              </w:tabs>
              <w:jc w:val="center"/>
              <w:rPr>
                <w:rFonts w:ascii="Garamond" w:hAnsi="Garamond"/>
                <w:sz w:val="20"/>
                <w:szCs w:val="24"/>
              </w:rPr>
            </w:pPr>
            <w:r w:rsidRPr="007B3FA5">
              <w:rPr>
                <w:rFonts w:ascii="Garamond" w:hAnsi="Garamond"/>
                <w:sz w:val="20"/>
                <w:szCs w:val="24"/>
              </w:rPr>
              <w:t>Sabtu-Minggu</w:t>
            </w:r>
          </w:p>
        </w:tc>
        <w:tc>
          <w:tcPr>
            <w:tcW w:w="1559" w:type="dxa"/>
            <w:tcBorders>
              <w:top w:val="nil"/>
            </w:tcBorders>
          </w:tcPr>
          <w:p w14:paraId="5F11F41A" w14:textId="77777777" w:rsidR="00611CF4" w:rsidRPr="007B3FA5" w:rsidRDefault="00611CF4" w:rsidP="00284A9B">
            <w:pPr>
              <w:tabs>
                <w:tab w:val="left" w:pos="5297"/>
              </w:tabs>
              <w:jc w:val="center"/>
              <w:rPr>
                <w:rFonts w:ascii="Garamond" w:hAnsi="Garamond"/>
                <w:sz w:val="20"/>
                <w:szCs w:val="24"/>
              </w:rPr>
            </w:pPr>
            <w:r w:rsidRPr="007B3FA5">
              <w:rPr>
                <w:rFonts w:ascii="Garamond" w:hAnsi="Garamond"/>
                <w:sz w:val="20"/>
                <w:szCs w:val="24"/>
              </w:rPr>
              <w:t>07.00 – 09.00</w:t>
            </w:r>
          </w:p>
        </w:tc>
        <w:tc>
          <w:tcPr>
            <w:tcW w:w="2394" w:type="dxa"/>
            <w:tcBorders>
              <w:top w:val="nil"/>
            </w:tcBorders>
          </w:tcPr>
          <w:p w14:paraId="4ECE806E" w14:textId="77777777" w:rsidR="00611CF4" w:rsidRPr="007B3FA5" w:rsidRDefault="00611CF4" w:rsidP="00284A9B">
            <w:pPr>
              <w:jc w:val="center"/>
              <w:rPr>
                <w:rFonts w:ascii="Garamond" w:hAnsi="Garamond"/>
                <w:i/>
                <w:sz w:val="20"/>
                <w:szCs w:val="24"/>
              </w:rPr>
            </w:pPr>
            <w:r w:rsidRPr="007B3FA5">
              <w:rPr>
                <w:rFonts w:ascii="Garamond" w:hAnsi="Garamond"/>
                <w:i/>
                <w:sz w:val="20"/>
                <w:szCs w:val="24"/>
              </w:rPr>
              <w:t>Week End</w:t>
            </w:r>
          </w:p>
        </w:tc>
        <w:tc>
          <w:tcPr>
            <w:tcW w:w="1575" w:type="dxa"/>
            <w:tcBorders>
              <w:top w:val="nil"/>
            </w:tcBorders>
          </w:tcPr>
          <w:p w14:paraId="6321E6E2" w14:textId="77777777" w:rsidR="00611CF4" w:rsidRPr="007B3FA5" w:rsidRDefault="00611CF4" w:rsidP="00284A9B">
            <w:pPr>
              <w:jc w:val="center"/>
              <w:rPr>
                <w:rFonts w:ascii="Garamond" w:hAnsi="Garamond"/>
                <w:sz w:val="20"/>
                <w:szCs w:val="24"/>
              </w:rPr>
            </w:pPr>
            <w:r w:rsidRPr="007B3FA5">
              <w:rPr>
                <w:rFonts w:ascii="Garamond" w:hAnsi="Garamond"/>
                <w:sz w:val="20"/>
                <w:szCs w:val="24"/>
              </w:rPr>
              <w:t>Rendy</w:t>
            </w:r>
          </w:p>
        </w:tc>
      </w:tr>
    </w:tbl>
    <w:p w14:paraId="61E712E6" w14:textId="761CC3EA" w:rsidR="00611CF4" w:rsidRDefault="00611CF4" w:rsidP="00611CF4">
      <w:pPr>
        <w:spacing w:line="240" w:lineRule="auto"/>
        <w:rPr>
          <w:rFonts w:ascii="Garamond" w:hAnsi="Garamond"/>
          <w:sz w:val="20"/>
          <w:szCs w:val="24"/>
        </w:rPr>
      </w:pPr>
      <w:r w:rsidRPr="007B3FA5">
        <w:rPr>
          <w:rFonts w:ascii="Garamond" w:hAnsi="Garamond"/>
          <w:sz w:val="20"/>
          <w:szCs w:val="24"/>
        </w:rPr>
        <w:t>Sumber: Hasil wawancara penelitian</w:t>
      </w:r>
    </w:p>
    <w:p w14:paraId="1C6169F5" w14:textId="5B3A4B30" w:rsidR="00611CF4" w:rsidRDefault="00611CF4" w:rsidP="00611CF4">
      <w:pPr>
        <w:spacing w:line="240" w:lineRule="auto"/>
        <w:rPr>
          <w:rFonts w:ascii="Garamond" w:hAnsi="Garamond"/>
          <w:sz w:val="20"/>
          <w:szCs w:val="24"/>
        </w:rPr>
      </w:pPr>
    </w:p>
    <w:p w14:paraId="5CBAE8C0" w14:textId="3DB68749" w:rsidR="00611CF4" w:rsidRPr="00611CF4" w:rsidRDefault="00611CF4" w:rsidP="00611CF4">
      <w:pPr>
        <w:spacing w:line="240" w:lineRule="auto"/>
        <w:rPr>
          <w:rFonts w:ascii="Garamond" w:hAnsi="Garamond"/>
          <w:b/>
          <w:sz w:val="24"/>
          <w:szCs w:val="24"/>
          <w:lang w:val="en-US"/>
        </w:rPr>
      </w:pPr>
      <w:r>
        <w:rPr>
          <w:rFonts w:ascii="Garamond" w:hAnsi="Garamond"/>
          <w:b/>
          <w:sz w:val="24"/>
          <w:szCs w:val="24"/>
        </w:rPr>
        <w:t xml:space="preserve">CONTOH PENYISIPAN </w:t>
      </w:r>
      <w:r>
        <w:rPr>
          <w:rFonts w:ascii="Garamond" w:hAnsi="Garamond"/>
          <w:b/>
          <w:sz w:val="24"/>
          <w:szCs w:val="24"/>
          <w:lang w:val="en-US"/>
        </w:rPr>
        <w:t>GAMBAR</w:t>
      </w:r>
    </w:p>
    <w:p w14:paraId="0F094857" w14:textId="1E4B965A" w:rsidR="00BA3F7E" w:rsidRDefault="00BA3F7E" w:rsidP="00BA3F7E">
      <w:p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lang w:val="en-US" w:eastAsia="en-US"/>
        </w:rPr>
      </w:pPr>
    </w:p>
    <w:p w14:paraId="54D3B5D0" w14:textId="58F2D277" w:rsidR="00611CF4" w:rsidRDefault="00611CF4" w:rsidP="00BA3F7E">
      <w:p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lang w:val="en-US" w:eastAsia="en-US"/>
        </w:rPr>
      </w:pPr>
    </w:p>
    <w:p w14:paraId="4D0DF724" w14:textId="77777777" w:rsidR="00611CF4" w:rsidRPr="007B3FA5" w:rsidRDefault="00611CF4" w:rsidP="00611CF4">
      <w:pPr>
        <w:pStyle w:val="Communicatus24aGambar"/>
        <w:rPr>
          <w:rFonts w:eastAsia="Times New Roman"/>
        </w:rPr>
      </w:pPr>
      <w:r w:rsidRPr="007B3FA5">
        <w:drawing>
          <wp:inline distT="0" distB="0" distL="0" distR="0" wp14:anchorId="65B02E14" wp14:editId="32E49194">
            <wp:extent cx="2933700" cy="1527333"/>
            <wp:effectExtent l="0" t="0" r="0" b="0"/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9"/>
                    <a:srcRect l="1592" t="2359" r="26979" b="6106"/>
                    <a:stretch/>
                  </pic:blipFill>
                  <pic:spPr bwMode="auto">
                    <a:xfrm>
                      <a:off x="0" y="0"/>
                      <a:ext cx="2954120" cy="153796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BCF0469" w14:textId="77777777" w:rsidR="00611CF4" w:rsidRPr="007B3FA5" w:rsidRDefault="00611CF4" w:rsidP="00611CF4">
      <w:pPr>
        <w:pStyle w:val="Communicatus24bGambarSumber"/>
      </w:pPr>
      <w:r w:rsidRPr="007B3FA5">
        <w:t xml:space="preserve">        Sumber: Film “Negeri 5 Menara”</w:t>
      </w:r>
    </w:p>
    <w:p w14:paraId="3FE8EBF0" w14:textId="77777777" w:rsidR="00611CF4" w:rsidRPr="007B3FA5" w:rsidRDefault="00611CF4" w:rsidP="00611CF4">
      <w:pPr>
        <w:pStyle w:val="Communicatus24cGambarNomordanKeterangan"/>
      </w:pPr>
      <w:r w:rsidRPr="007B3FA5">
        <w:t xml:space="preserve">Gambar 1. Adegan tentang pola komunikasi demokratis </w:t>
      </w:r>
    </w:p>
    <w:p w14:paraId="7680FA44" w14:textId="77777777" w:rsidR="00611CF4" w:rsidRDefault="00611CF4" w:rsidP="00BA3F7E">
      <w:p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lang w:val="en-US" w:eastAsia="en-US"/>
        </w:rPr>
      </w:pPr>
    </w:p>
    <w:p w14:paraId="27DD51CD" w14:textId="77777777" w:rsidR="00BA3F7E" w:rsidRDefault="00BA3F7E" w:rsidP="00BA3F7E">
      <w:p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lang w:val="en-US" w:eastAsia="en-US"/>
        </w:rPr>
      </w:pPr>
    </w:p>
    <w:p w14:paraId="0E1FA04C" w14:textId="77777777" w:rsidR="00BA3F7E" w:rsidRDefault="00BA3F7E" w:rsidP="00BA3F7E">
      <w:p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lang w:val="en-US" w:eastAsia="en-US"/>
        </w:rPr>
      </w:pPr>
    </w:p>
    <w:p w14:paraId="5440AEE8" w14:textId="77777777" w:rsidR="00BA3F7E" w:rsidRDefault="00BA3F7E" w:rsidP="00BA3F7E">
      <w:p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lang w:val="en-US" w:eastAsia="en-US"/>
        </w:rPr>
      </w:pPr>
    </w:p>
    <w:bookmarkEnd w:id="0"/>
    <w:p w14:paraId="48C25BE5" w14:textId="77777777" w:rsidR="00BA3F7E" w:rsidRDefault="00BA3F7E" w:rsidP="00BA3F7E">
      <w:p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lang w:val="en-US" w:eastAsia="en-US"/>
        </w:rPr>
      </w:pPr>
    </w:p>
    <w:sectPr w:rsidR="00BA3F7E" w:rsidSect="00BA3F7E">
      <w:headerReference w:type="even" r:id="rId10"/>
      <w:headerReference w:type="default" r:id="rId11"/>
      <w:footerReference w:type="even" r:id="rId12"/>
      <w:pgSz w:w="10319" w:h="14572" w:code="13"/>
      <w:pgMar w:top="1440" w:right="1440" w:bottom="1440" w:left="1440" w:header="941" w:footer="1321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39DBA23" w14:textId="77777777" w:rsidR="00C61F7A" w:rsidRDefault="00C61F7A" w:rsidP="004A3768">
      <w:pPr>
        <w:spacing w:after="0" w:line="240" w:lineRule="auto"/>
      </w:pPr>
      <w:r>
        <w:separator/>
      </w:r>
    </w:p>
  </w:endnote>
  <w:endnote w:type="continuationSeparator" w:id="0">
    <w:p w14:paraId="7E4E6830" w14:textId="77777777" w:rsidR="00C61F7A" w:rsidRDefault="00C61F7A" w:rsidP="004A376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tbl>
    <w:tblPr>
      <w:tblW w:w="7720" w:type="dxa"/>
      <w:tblInd w:w="46" w:type="dxa"/>
      <w:tblLook w:val="04A0" w:firstRow="1" w:lastRow="0" w:firstColumn="1" w:lastColumn="0" w:noHBand="0" w:noVBand="1"/>
    </w:tblPr>
    <w:tblGrid>
      <w:gridCol w:w="687"/>
      <w:gridCol w:w="7033"/>
    </w:tblGrid>
    <w:tr w:rsidR="009B2EE2" w:rsidRPr="00226A4C" w14:paraId="72BEF829" w14:textId="77777777" w:rsidTr="009B2EE2">
      <w:trPr>
        <w:trHeight w:val="276"/>
      </w:trPr>
      <w:tc>
        <w:tcPr>
          <w:tcW w:w="687" w:type="dxa"/>
          <w:shd w:val="clear" w:color="auto" w:fill="auto"/>
        </w:tcPr>
        <w:p w14:paraId="124753BB" w14:textId="77777777" w:rsidR="009B2EE2" w:rsidRPr="00226A4C" w:rsidRDefault="009B2EE2" w:rsidP="009B2EE2">
          <w:pPr>
            <w:spacing w:line="240" w:lineRule="auto"/>
            <w:ind w:left="-50" w:right="57"/>
            <w:rPr>
              <w:rFonts w:cs="Calibri"/>
              <w:color w:val="000000"/>
              <w:sz w:val="18"/>
              <w:szCs w:val="18"/>
            </w:rPr>
          </w:pPr>
          <w:r w:rsidRPr="00226A4C">
            <w:rPr>
              <w:rFonts w:ascii="Garamond" w:hAnsi="Garamond" w:cs="Calibri"/>
              <w:sz w:val="18"/>
              <w:szCs w:val="18"/>
            </w:rPr>
            <w:fldChar w:fldCharType="begin"/>
          </w:r>
          <w:r w:rsidRPr="00226A4C">
            <w:rPr>
              <w:rFonts w:ascii="Garamond" w:hAnsi="Garamond" w:cs="Calibri"/>
              <w:sz w:val="18"/>
              <w:szCs w:val="18"/>
            </w:rPr>
            <w:instrText xml:space="preserve"> PAGE   \* MERGEFORMAT </w:instrText>
          </w:r>
          <w:r w:rsidRPr="00226A4C">
            <w:rPr>
              <w:rFonts w:ascii="Garamond" w:hAnsi="Garamond" w:cs="Calibri"/>
              <w:sz w:val="18"/>
              <w:szCs w:val="18"/>
            </w:rPr>
            <w:fldChar w:fldCharType="separate"/>
          </w:r>
          <w:r>
            <w:rPr>
              <w:rFonts w:ascii="Garamond" w:hAnsi="Garamond" w:cs="Calibri"/>
              <w:noProof/>
              <w:sz w:val="18"/>
              <w:szCs w:val="18"/>
            </w:rPr>
            <w:t>20</w:t>
          </w:r>
          <w:r w:rsidRPr="00226A4C">
            <w:rPr>
              <w:rFonts w:ascii="Garamond" w:hAnsi="Garamond" w:cs="Calibri"/>
              <w:noProof/>
              <w:sz w:val="18"/>
              <w:szCs w:val="18"/>
            </w:rPr>
            <w:fldChar w:fldCharType="end"/>
          </w:r>
        </w:p>
      </w:tc>
      <w:tc>
        <w:tcPr>
          <w:tcW w:w="7033" w:type="dxa"/>
          <w:shd w:val="clear" w:color="auto" w:fill="auto"/>
        </w:tcPr>
        <w:p w14:paraId="5563DA6A" w14:textId="77777777" w:rsidR="009B2EE2" w:rsidRPr="00226A4C" w:rsidRDefault="009B2EE2" w:rsidP="009B2EE2">
          <w:pPr>
            <w:spacing w:line="240" w:lineRule="auto"/>
            <w:ind w:left="-154"/>
            <w:jc w:val="right"/>
            <w:rPr>
              <w:rFonts w:ascii="Garamond" w:hAnsi="Garamond" w:cs="Calibri"/>
              <w:b/>
              <w:bCs/>
              <w:i/>
              <w:iCs/>
              <w:color w:val="000000"/>
              <w:sz w:val="18"/>
              <w:szCs w:val="18"/>
            </w:rPr>
          </w:pPr>
          <w:r>
            <w:rPr>
              <w:rFonts w:ascii="Garamond" w:hAnsi="Garamond"/>
              <w:b/>
              <w:bCs/>
              <w:iCs/>
              <w:sz w:val="18"/>
              <w:szCs w:val="18"/>
            </w:rPr>
            <w:t>Tabligh</w:t>
          </w:r>
          <w:r w:rsidRPr="001A5E16">
            <w:rPr>
              <w:rFonts w:ascii="Garamond" w:hAnsi="Garamond"/>
              <w:b/>
              <w:bCs/>
              <w:iCs/>
              <w:sz w:val="18"/>
              <w:szCs w:val="18"/>
            </w:rPr>
            <w:t xml:space="preserve">: Jurnal </w:t>
          </w:r>
          <w:r>
            <w:rPr>
              <w:rFonts w:ascii="Garamond" w:hAnsi="Garamond"/>
              <w:b/>
              <w:bCs/>
              <w:iCs/>
              <w:sz w:val="18"/>
              <w:szCs w:val="18"/>
            </w:rPr>
            <w:t xml:space="preserve">Komunikasi dan Penyiaran </w:t>
          </w:r>
          <w:r w:rsidRPr="001A5E16">
            <w:rPr>
              <w:rFonts w:ascii="Garamond" w:hAnsi="Garamond"/>
              <w:b/>
              <w:bCs/>
              <w:iCs/>
              <w:sz w:val="18"/>
              <w:szCs w:val="18"/>
            </w:rPr>
            <w:t>Islam</w:t>
          </w:r>
          <w:r w:rsidRPr="00265003">
            <w:rPr>
              <w:rFonts w:ascii="Garamond" w:hAnsi="Garamond"/>
              <w:sz w:val="18"/>
              <w:szCs w:val="18"/>
            </w:rPr>
            <w:t xml:space="preserve">Vol. x No. x </w:t>
          </w:r>
          <w:r w:rsidRPr="00265003">
            <w:rPr>
              <w:rFonts w:ascii="Garamond" w:eastAsia="Batang" w:hAnsi="Garamond" w:cs="Georgia"/>
              <w:sz w:val="18"/>
              <w:szCs w:val="18"/>
            </w:rPr>
            <w:t>(xxxx</w:t>
          </w:r>
          <w:r w:rsidRPr="00265003">
            <w:rPr>
              <w:rFonts w:ascii="Garamond" w:hAnsi="Garamond"/>
              <w:sz w:val="18"/>
              <w:szCs w:val="18"/>
            </w:rPr>
            <w:t>) xx-xx</w:t>
          </w:r>
        </w:p>
      </w:tc>
    </w:tr>
  </w:tbl>
  <w:p w14:paraId="23432D10" w14:textId="77777777" w:rsidR="009B2EE2" w:rsidRDefault="009B2EE2">
    <w:pPr>
      <w:pStyle w:val="Footer"/>
    </w:pPr>
  </w:p>
  <w:p w14:paraId="67E32B2C" w14:textId="77777777" w:rsidR="00FE1354" w:rsidRDefault="00FE1354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B3EEF2D" w14:textId="77777777" w:rsidR="00C61F7A" w:rsidRDefault="00C61F7A" w:rsidP="004A3768">
      <w:pPr>
        <w:spacing w:after="0" w:line="240" w:lineRule="auto"/>
      </w:pPr>
      <w:r>
        <w:separator/>
      </w:r>
    </w:p>
  </w:footnote>
  <w:footnote w:type="continuationSeparator" w:id="0">
    <w:p w14:paraId="243A7226" w14:textId="77777777" w:rsidR="00C61F7A" w:rsidRDefault="00C61F7A" w:rsidP="004A376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8C14A54" w14:textId="77777777" w:rsidR="009B2EE2" w:rsidRPr="00C13C8F" w:rsidRDefault="009B2EE2" w:rsidP="009B2EE2">
    <w:pPr>
      <w:pStyle w:val="Jurnal12Penulis"/>
      <w:jc w:val="left"/>
      <w:rPr>
        <w:sz w:val="18"/>
        <w:szCs w:val="18"/>
        <w:lang w:val="en-US"/>
      </w:rPr>
    </w:pPr>
    <w:r>
      <w:rPr>
        <w:sz w:val="18"/>
        <w:szCs w:val="18"/>
      </w:rPr>
      <w:t>Ersa Devita Arditika</w:t>
    </w:r>
    <w:r w:rsidRPr="00CE2305">
      <w:rPr>
        <w:sz w:val="18"/>
        <w:szCs w:val="18"/>
      </w:rPr>
      <w:t xml:space="preserve">*, </w:t>
    </w:r>
    <w:r>
      <w:rPr>
        <w:sz w:val="18"/>
        <w:szCs w:val="18"/>
      </w:rPr>
      <w:t>Ridha Abdullah</w:t>
    </w:r>
    <w:r w:rsidRPr="00CE2305">
      <w:rPr>
        <w:sz w:val="18"/>
        <w:szCs w:val="18"/>
      </w:rPr>
      <w:t>, Khoiruddin</w:t>
    </w:r>
    <w:r>
      <w:rPr>
        <w:sz w:val="18"/>
        <w:szCs w:val="18"/>
        <w:lang w:val="en-US"/>
      </w:rPr>
      <w:t xml:space="preserve"> Muchtar</w:t>
    </w:r>
  </w:p>
  <w:p w14:paraId="7A4D3D72" w14:textId="77777777" w:rsidR="009B2EE2" w:rsidRPr="00CE2305" w:rsidRDefault="009B2EE2" w:rsidP="009B2EE2">
    <w:pPr>
      <w:pStyle w:val="Jurnal26HeaderNamaPenulis"/>
      <w:rPr>
        <w:sz w:val="18"/>
        <w:szCs w:val="18"/>
        <w:lang w:val="en-AU"/>
      </w:rPr>
    </w:pPr>
  </w:p>
  <w:p w14:paraId="6B721653" w14:textId="77777777" w:rsidR="00FE1354" w:rsidRDefault="00FE1354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C7EFDE6" w14:textId="77777777" w:rsidR="009B2EE2" w:rsidRPr="00F93721" w:rsidRDefault="009B2EE2" w:rsidP="009B2EE2">
    <w:pPr>
      <w:pStyle w:val="Jurnal11Judul"/>
      <w:jc w:val="right"/>
      <w:rPr>
        <w:b w:val="0"/>
        <w:bCs w:val="0"/>
        <w:sz w:val="16"/>
        <w:szCs w:val="16"/>
        <w:lang w:val="en-AU"/>
      </w:rPr>
    </w:pPr>
  </w:p>
  <w:p w14:paraId="2EDF66AE" w14:textId="77777777" w:rsidR="009B2EE2" w:rsidRPr="00AB5850" w:rsidRDefault="009B2EE2" w:rsidP="009B2EE2">
    <w:pPr>
      <w:pStyle w:val="Jurnal26HeaderJudulArtikel"/>
    </w:pPr>
  </w:p>
  <w:p w14:paraId="3F378F58" w14:textId="77777777" w:rsidR="00FE1354" w:rsidRDefault="00FE1354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31E9641F"/>
    <w:multiLevelType w:val="hybridMultilevel"/>
    <w:tmpl w:val="9B906EBA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4C756EC"/>
    <w:multiLevelType w:val="hybridMultilevel"/>
    <w:tmpl w:val="EFAE6B78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F213394"/>
    <w:multiLevelType w:val="hybridMultilevel"/>
    <w:tmpl w:val="F79A70B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7026CA3"/>
    <w:multiLevelType w:val="hybridMultilevel"/>
    <w:tmpl w:val="E26613B2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921529999">
    <w:abstractNumId w:val="1"/>
  </w:num>
  <w:num w:numId="2" w16cid:durableId="153962131">
    <w:abstractNumId w:val="0"/>
  </w:num>
  <w:num w:numId="3" w16cid:durableId="1403022433">
    <w:abstractNumId w:val="3"/>
  </w:num>
  <w:num w:numId="4" w16cid:durableId="44304398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hideSpellingError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D270D"/>
    <w:rsid w:val="00003211"/>
    <w:rsid w:val="00017675"/>
    <w:rsid w:val="00023547"/>
    <w:rsid w:val="00024155"/>
    <w:rsid w:val="00024D26"/>
    <w:rsid w:val="00037171"/>
    <w:rsid w:val="001275FD"/>
    <w:rsid w:val="00154041"/>
    <w:rsid w:val="00183E8A"/>
    <w:rsid w:val="002A0263"/>
    <w:rsid w:val="00320E54"/>
    <w:rsid w:val="003627A5"/>
    <w:rsid w:val="003E2F60"/>
    <w:rsid w:val="003E32EC"/>
    <w:rsid w:val="004A3768"/>
    <w:rsid w:val="0051189A"/>
    <w:rsid w:val="00611CF4"/>
    <w:rsid w:val="00613068"/>
    <w:rsid w:val="0061724D"/>
    <w:rsid w:val="006B3BCA"/>
    <w:rsid w:val="0078210F"/>
    <w:rsid w:val="007C50EA"/>
    <w:rsid w:val="007D270D"/>
    <w:rsid w:val="00835BDA"/>
    <w:rsid w:val="008A5288"/>
    <w:rsid w:val="008A7C3B"/>
    <w:rsid w:val="008F4CFA"/>
    <w:rsid w:val="00920E44"/>
    <w:rsid w:val="00933B41"/>
    <w:rsid w:val="009721AB"/>
    <w:rsid w:val="00991CC9"/>
    <w:rsid w:val="009976D6"/>
    <w:rsid w:val="009B2EE2"/>
    <w:rsid w:val="00A062BF"/>
    <w:rsid w:val="00A961DB"/>
    <w:rsid w:val="00AD3962"/>
    <w:rsid w:val="00AD5363"/>
    <w:rsid w:val="00AE747D"/>
    <w:rsid w:val="00AF3300"/>
    <w:rsid w:val="00B57D9C"/>
    <w:rsid w:val="00BA3F7E"/>
    <w:rsid w:val="00C468E9"/>
    <w:rsid w:val="00C61F7A"/>
    <w:rsid w:val="00C67BB6"/>
    <w:rsid w:val="00CB51CC"/>
    <w:rsid w:val="00CC5A84"/>
    <w:rsid w:val="00D23408"/>
    <w:rsid w:val="00D82EB9"/>
    <w:rsid w:val="00DC2DB5"/>
    <w:rsid w:val="00DE6AD5"/>
    <w:rsid w:val="00E00F3D"/>
    <w:rsid w:val="00E51418"/>
    <w:rsid w:val="00EC2C4D"/>
    <w:rsid w:val="00ED5DD8"/>
    <w:rsid w:val="00F00576"/>
    <w:rsid w:val="00F530F1"/>
    <w:rsid w:val="00F650BA"/>
    <w:rsid w:val="00FE13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210039CE"/>
  <w15:chartTrackingRefBased/>
  <w15:docId w15:val="{803D9B97-AA75-461C-955C-D69439F8BF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D270D"/>
    <w:pPr>
      <w:spacing w:after="200" w:line="276" w:lineRule="auto"/>
    </w:pPr>
    <w:rPr>
      <w:rFonts w:eastAsiaTheme="minorEastAsia"/>
      <w:lang w:eastAsia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7D270D"/>
    <w:rPr>
      <w:rFonts w:cs="Times New Roman"/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7D270D"/>
    <w:pPr>
      <w:tabs>
        <w:tab w:val="center" w:pos="4513"/>
        <w:tab w:val="right" w:pos="9026"/>
      </w:tabs>
      <w:spacing w:before="120" w:after="0" w:line="240" w:lineRule="auto"/>
    </w:pPr>
    <w:rPr>
      <w:rFonts w:ascii="Calibri" w:eastAsia="Times New Roman" w:hAnsi="Calibri" w:cs="Times New Roman"/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7D270D"/>
    <w:rPr>
      <w:rFonts w:ascii="Calibri" w:eastAsia="Times New Roman" w:hAnsi="Calibri" w:cs="Times New Roman"/>
      <w:sz w:val="20"/>
      <w:szCs w:val="20"/>
      <w:lang w:eastAsia="id-ID"/>
    </w:rPr>
  </w:style>
  <w:style w:type="paragraph" w:styleId="Footer">
    <w:name w:val="footer"/>
    <w:basedOn w:val="Normal"/>
    <w:link w:val="FooterChar"/>
    <w:uiPriority w:val="99"/>
    <w:unhideWhenUsed/>
    <w:rsid w:val="007D270D"/>
    <w:pPr>
      <w:tabs>
        <w:tab w:val="center" w:pos="4513"/>
        <w:tab w:val="right" w:pos="9026"/>
      </w:tabs>
      <w:spacing w:before="120" w:after="0" w:line="240" w:lineRule="auto"/>
    </w:pPr>
    <w:rPr>
      <w:rFonts w:ascii="Calibri" w:eastAsia="Times New Roman" w:hAnsi="Calibri" w:cs="Times New Roman"/>
      <w:sz w:val="20"/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7D270D"/>
    <w:rPr>
      <w:rFonts w:ascii="Calibri" w:eastAsia="Times New Roman" w:hAnsi="Calibri" w:cs="Times New Roman"/>
      <w:sz w:val="20"/>
      <w:szCs w:val="20"/>
      <w:lang w:eastAsia="id-ID"/>
    </w:rPr>
  </w:style>
  <w:style w:type="paragraph" w:customStyle="1" w:styleId="Jurnal13Jurusan">
    <w:name w:val="Jurnal_1.3 Jurusan"/>
    <w:autoRedefine/>
    <w:qFormat/>
    <w:rsid w:val="007D270D"/>
    <w:pPr>
      <w:spacing w:after="0" w:line="240" w:lineRule="auto"/>
      <w:jc w:val="center"/>
    </w:pPr>
    <w:rPr>
      <w:rFonts w:ascii="Garamond" w:eastAsia="Times New Roman" w:hAnsi="Garamond" w:cs="Times New Roman"/>
      <w:bCs/>
      <w:sz w:val="20"/>
      <w:szCs w:val="28"/>
      <w:lang w:eastAsia="id-ID"/>
    </w:rPr>
  </w:style>
  <w:style w:type="paragraph" w:customStyle="1" w:styleId="Jurnal12Penulis">
    <w:name w:val="Jurnal_1.2 Penulis"/>
    <w:basedOn w:val="Normal"/>
    <w:link w:val="Jurnal12PenulisChar"/>
    <w:qFormat/>
    <w:rsid w:val="007D270D"/>
    <w:pPr>
      <w:widowControl w:val="0"/>
      <w:autoSpaceDE w:val="0"/>
      <w:autoSpaceDN w:val="0"/>
      <w:adjustRightInd w:val="0"/>
      <w:spacing w:before="240" w:after="0" w:line="240" w:lineRule="auto"/>
      <w:ind w:right="-34"/>
      <w:jc w:val="center"/>
    </w:pPr>
    <w:rPr>
      <w:rFonts w:ascii="Garamond" w:eastAsia="Times New Roman" w:hAnsi="Garamond" w:cs="Times New Roman"/>
      <w:b/>
      <w:bCs/>
      <w:sz w:val="24"/>
      <w:szCs w:val="28"/>
    </w:rPr>
  </w:style>
  <w:style w:type="character" w:customStyle="1" w:styleId="Jurnal12PenulisChar">
    <w:name w:val="Jurnal_1.2 Penulis Char"/>
    <w:link w:val="Jurnal12Penulis"/>
    <w:rsid w:val="007D270D"/>
    <w:rPr>
      <w:rFonts w:ascii="Garamond" w:eastAsia="Times New Roman" w:hAnsi="Garamond" w:cs="Times New Roman"/>
      <w:b/>
      <w:bCs/>
      <w:sz w:val="24"/>
      <w:szCs w:val="28"/>
      <w:lang w:eastAsia="id-ID"/>
    </w:rPr>
  </w:style>
  <w:style w:type="paragraph" w:customStyle="1" w:styleId="Jurnal11Judul">
    <w:name w:val="Jurnal_1.1 Judul"/>
    <w:basedOn w:val="Normal"/>
    <w:link w:val="Jurnal11JudulChar"/>
    <w:qFormat/>
    <w:rsid w:val="007D270D"/>
    <w:pPr>
      <w:widowControl w:val="0"/>
      <w:autoSpaceDE w:val="0"/>
      <w:autoSpaceDN w:val="0"/>
      <w:adjustRightInd w:val="0"/>
      <w:spacing w:before="120" w:after="0" w:line="240" w:lineRule="auto"/>
      <w:ind w:right="-32" w:hanging="1"/>
      <w:jc w:val="center"/>
    </w:pPr>
    <w:rPr>
      <w:rFonts w:ascii="Garamond" w:eastAsia="Times New Roman" w:hAnsi="Garamond" w:cs="Times New Roman"/>
      <w:b/>
      <w:bCs/>
      <w:sz w:val="32"/>
      <w:szCs w:val="28"/>
    </w:rPr>
  </w:style>
  <w:style w:type="character" w:customStyle="1" w:styleId="Jurnal11JudulChar">
    <w:name w:val="Jurnal_1.1 Judul Char"/>
    <w:link w:val="Jurnal11Judul"/>
    <w:rsid w:val="007D270D"/>
    <w:rPr>
      <w:rFonts w:ascii="Garamond" w:eastAsia="Times New Roman" w:hAnsi="Garamond" w:cs="Times New Roman"/>
      <w:b/>
      <w:bCs/>
      <w:sz w:val="32"/>
      <w:szCs w:val="28"/>
      <w:lang w:eastAsia="id-ID"/>
    </w:rPr>
  </w:style>
  <w:style w:type="paragraph" w:customStyle="1" w:styleId="Jurnal16aAbstractJudul">
    <w:name w:val="Jurnal_1.6a Abstract Judul"/>
    <w:autoRedefine/>
    <w:qFormat/>
    <w:rsid w:val="007D270D"/>
    <w:pPr>
      <w:widowControl w:val="0"/>
      <w:autoSpaceDE w:val="0"/>
      <w:autoSpaceDN w:val="0"/>
      <w:adjustRightInd w:val="0"/>
      <w:spacing w:before="240" w:after="0" w:line="240" w:lineRule="auto"/>
      <w:jc w:val="center"/>
    </w:pPr>
    <w:rPr>
      <w:rFonts w:ascii="Garamond" w:eastAsia="Times New Roman" w:hAnsi="Garamond" w:cs="Times New Roman"/>
      <w:b/>
      <w:i/>
      <w:sz w:val="24"/>
      <w:szCs w:val="24"/>
      <w:lang w:val="en-US" w:eastAsia="id-ID"/>
    </w:rPr>
  </w:style>
  <w:style w:type="paragraph" w:customStyle="1" w:styleId="Jurnal16bAbstractBody">
    <w:name w:val="Jurnal_1.6b Abstract Body"/>
    <w:qFormat/>
    <w:rsid w:val="007D270D"/>
    <w:pPr>
      <w:widowControl w:val="0"/>
      <w:autoSpaceDE w:val="0"/>
      <w:autoSpaceDN w:val="0"/>
      <w:adjustRightInd w:val="0"/>
      <w:spacing w:after="0" w:line="240" w:lineRule="auto"/>
      <w:jc w:val="both"/>
    </w:pPr>
    <w:rPr>
      <w:rFonts w:ascii="Garamond" w:eastAsia="Times New Roman" w:hAnsi="Garamond" w:cs="Times New Roman"/>
      <w:i/>
      <w:sz w:val="24"/>
      <w:lang w:val="en-US" w:eastAsia="id-ID"/>
    </w:rPr>
  </w:style>
  <w:style w:type="paragraph" w:customStyle="1" w:styleId="Jurnal15bAbstrakBody">
    <w:name w:val="Jurnal_1.5b Abstrak Body"/>
    <w:basedOn w:val="Normal"/>
    <w:qFormat/>
    <w:rsid w:val="007D270D"/>
    <w:pPr>
      <w:widowControl w:val="0"/>
      <w:autoSpaceDE w:val="0"/>
      <w:autoSpaceDN w:val="0"/>
      <w:adjustRightInd w:val="0"/>
      <w:spacing w:before="120" w:after="0" w:line="240" w:lineRule="auto"/>
      <w:jc w:val="both"/>
    </w:pPr>
    <w:rPr>
      <w:rFonts w:ascii="Garamond" w:eastAsia="Times New Roman" w:hAnsi="Garamond" w:cs="Times New Roman"/>
      <w:sz w:val="24"/>
    </w:rPr>
  </w:style>
  <w:style w:type="paragraph" w:customStyle="1" w:styleId="Jurnal16cKeywords">
    <w:name w:val="Jurnal_1.6c Keywords"/>
    <w:qFormat/>
    <w:rsid w:val="007D270D"/>
    <w:pPr>
      <w:widowControl w:val="0"/>
      <w:autoSpaceDE w:val="0"/>
      <w:autoSpaceDN w:val="0"/>
      <w:adjustRightInd w:val="0"/>
      <w:spacing w:after="0" w:line="240" w:lineRule="auto"/>
      <w:ind w:left="1276" w:right="-32" w:hanging="1277"/>
      <w:jc w:val="both"/>
    </w:pPr>
    <w:rPr>
      <w:rFonts w:ascii="Garamond" w:eastAsia="Times New Roman" w:hAnsi="Garamond" w:cs="Times New Roman"/>
      <w:bCs/>
      <w:i/>
      <w:iCs/>
      <w:sz w:val="24"/>
      <w:lang w:eastAsia="id-ID"/>
    </w:rPr>
  </w:style>
  <w:style w:type="paragraph" w:customStyle="1" w:styleId="Jurnal21HeadingPENDAHULUANdll">
    <w:name w:val="Jurnal_2.1 Heading (PENDAHULUAN dll)"/>
    <w:basedOn w:val="Normal"/>
    <w:qFormat/>
    <w:rsid w:val="007D270D"/>
    <w:pPr>
      <w:widowControl w:val="0"/>
      <w:autoSpaceDE w:val="0"/>
      <w:autoSpaceDN w:val="0"/>
      <w:adjustRightInd w:val="0"/>
      <w:spacing w:before="240" w:after="120" w:line="240" w:lineRule="auto"/>
    </w:pPr>
    <w:rPr>
      <w:rFonts w:ascii="Garamond" w:eastAsia="Times New Roman" w:hAnsi="Garamond" w:cs="Times New Roman"/>
      <w:b/>
      <w:bCs/>
      <w:sz w:val="24"/>
      <w:szCs w:val="24"/>
      <w:lang w:val="en-US"/>
    </w:rPr>
  </w:style>
  <w:style w:type="paragraph" w:customStyle="1" w:styleId="Jurnal22SubheadingTemuandanPembahasan">
    <w:name w:val="Jurnal_2.2 Subheading (Temuan dan Pembahasan)"/>
    <w:basedOn w:val="Normal"/>
    <w:qFormat/>
    <w:rsid w:val="007D270D"/>
    <w:pPr>
      <w:widowControl w:val="0"/>
      <w:autoSpaceDE w:val="0"/>
      <w:autoSpaceDN w:val="0"/>
      <w:adjustRightInd w:val="0"/>
      <w:spacing w:before="120" w:after="0" w:line="240" w:lineRule="auto"/>
      <w:ind w:right="-34"/>
      <w:jc w:val="both"/>
    </w:pPr>
    <w:rPr>
      <w:rFonts w:ascii="Garamond" w:eastAsia="Times New Roman" w:hAnsi="Garamond" w:cs="Times New Roman"/>
      <w:b/>
      <w:sz w:val="24"/>
      <w:szCs w:val="24"/>
      <w:lang w:val="en-US"/>
    </w:rPr>
  </w:style>
  <w:style w:type="paragraph" w:customStyle="1" w:styleId="Jurnal15cKataKunci">
    <w:name w:val="Jurnal_1.5c Kata Kunci"/>
    <w:basedOn w:val="Normal"/>
    <w:autoRedefine/>
    <w:qFormat/>
    <w:rsid w:val="007D270D"/>
    <w:pPr>
      <w:widowControl w:val="0"/>
      <w:autoSpaceDE w:val="0"/>
      <w:autoSpaceDN w:val="0"/>
      <w:adjustRightInd w:val="0"/>
      <w:spacing w:before="120" w:after="0" w:line="240" w:lineRule="auto"/>
      <w:ind w:left="1276" w:right="-32" w:hanging="1276"/>
      <w:jc w:val="both"/>
    </w:pPr>
    <w:rPr>
      <w:rFonts w:ascii="Garamond" w:eastAsia="Times New Roman" w:hAnsi="Garamond" w:cs="Times New Roman"/>
      <w:b/>
      <w:iCs/>
      <w:sz w:val="24"/>
    </w:rPr>
  </w:style>
  <w:style w:type="paragraph" w:customStyle="1" w:styleId="Jurnal23BodyArtikelParagraf1">
    <w:name w:val="Jurnal_2.3 Body Artikel Paragraf 1"/>
    <w:basedOn w:val="Normal"/>
    <w:qFormat/>
    <w:rsid w:val="007D270D"/>
    <w:pPr>
      <w:spacing w:before="120" w:after="0" w:line="240" w:lineRule="auto"/>
      <w:jc w:val="both"/>
    </w:pPr>
    <w:rPr>
      <w:rFonts w:ascii="Garamond" w:eastAsia="Times New Roman" w:hAnsi="Garamond" w:cs="Times New Roman"/>
      <w:sz w:val="24"/>
    </w:rPr>
  </w:style>
  <w:style w:type="paragraph" w:customStyle="1" w:styleId="Jurnal23BodyArtikelParagraf2dst">
    <w:name w:val="Jurnal_2.3 Body Artikel Paragraf 2 dst"/>
    <w:basedOn w:val="Normal"/>
    <w:qFormat/>
    <w:rsid w:val="007D270D"/>
    <w:pPr>
      <w:widowControl w:val="0"/>
      <w:autoSpaceDE w:val="0"/>
      <w:autoSpaceDN w:val="0"/>
      <w:adjustRightInd w:val="0"/>
      <w:spacing w:before="120" w:after="0" w:line="240" w:lineRule="auto"/>
      <w:ind w:right="-34" w:firstLine="567"/>
      <w:jc w:val="both"/>
    </w:pPr>
    <w:rPr>
      <w:rFonts w:ascii="Garamond" w:eastAsia="Times New Roman" w:hAnsi="Garamond" w:cs="Times New Roman"/>
      <w:sz w:val="24"/>
      <w:szCs w:val="24"/>
      <w:lang w:val="en-US"/>
    </w:rPr>
  </w:style>
  <w:style w:type="paragraph" w:customStyle="1" w:styleId="Jurnal26HeaderNamaPenulis">
    <w:name w:val="Jurnal_2.6 Header Nama Penulis"/>
    <w:basedOn w:val="Header"/>
    <w:autoRedefine/>
    <w:qFormat/>
    <w:rsid w:val="007D270D"/>
    <w:pPr>
      <w:spacing w:after="120"/>
    </w:pPr>
    <w:rPr>
      <w:rFonts w:ascii="Garamond" w:hAnsi="Garamond"/>
      <w:iCs/>
      <w:sz w:val="16"/>
      <w:szCs w:val="16"/>
      <w:lang w:val="en-US"/>
    </w:rPr>
  </w:style>
  <w:style w:type="paragraph" w:customStyle="1" w:styleId="Jurnal26HeaderJudulArtikel">
    <w:name w:val="Jurnal_2.6 Header Judul Artikel"/>
    <w:basedOn w:val="Header"/>
    <w:autoRedefine/>
    <w:qFormat/>
    <w:rsid w:val="007D270D"/>
    <w:pPr>
      <w:jc w:val="right"/>
    </w:pPr>
    <w:rPr>
      <w:rFonts w:ascii="Garamond" w:hAnsi="Garamond"/>
      <w:iCs/>
      <w:sz w:val="16"/>
      <w:szCs w:val="16"/>
      <w:lang w:val="en-US"/>
    </w:rPr>
  </w:style>
  <w:style w:type="paragraph" w:customStyle="1" w:styleId="Jurnal27DaftarPustaka">
    <w:name w:val="Jurnal_2.7 Daftar Pustaka"/>
    <w:basedOn w:val="Normal"/>
    <w:qFormat/>
    <w:rsid w:val="007D270D"/>
    <w:pPr>
      <w:widowControl w:val="0"/>
      <w:autoSpaceDE w:val="0"/>
      <w:autoSpaceDN w:val="0"/>
      <w:adjustRightInd w:val="0"/>
      <w:spacing w:after="0" w:line="240" w:lineRule="auto"/>
      <w:ind w:left="567" w:right="-34" w:hanging="567"/>
      <w:jc w:val="both"/>
    </w:pPr>
    <w:rPr>
      <w:rFonts w:ascii="Garamond" w:eastAsia="Times New Roman" w:hAnsi="Garamond" w:cs="Times New Roman"/>
      <w:sz w:val="24"/>
      <w:szCs w:val="24"/>
    </w:rPr>
  </w:style>
  <w:style w:type="table" w:customStyle="1" w:styleId="TableGrid1">
    <w:name w:val="Table Grid1"/>
    <w:basedOn w:val="TableNormal"/>
    <w:next w:val="TableGrid"/>
    <w:uiPriority w:val="39"/>
    <w:rsid w:val="00BA3F7E"/>
    <w:pPr>
      <w:spacing w:after="0" w:line="240" w:lineRule="auto"/>
    </w:pPr>
    <w:rPr>
      <w:rFonts w:eastAsia="Malgun Gothic"/>
      <w:lang w:val="en-GB"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rsid w:val="00BA3F7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A062BF"/>
    <w:pPr>
      <w:ind w:left="720"/>
      <w:contextualSpacing/>
    </w:pPr>
  </w:style>
  <w:style w:type="paragraph" w:customStyle="1" w:styleId="Communicatus25aTabelNomordanKeterangan">
    <w:name w:val="Communicatus_2.5a Tabel Nomor dan Keterangan"/>
    <w:basedOn w:val="Normal"/>
    <w:qFormat/>
    <w:rsid w:val="00611CF4"/>
    <w:pPr>
      <w:tabs>
        <w:tab w:val="left" w:pos="5297"/>
      </w:tabs>
      <w:spacing w:before="120" w:after="120" w:line="240" w:lineRule="auto"/>
      <w:jc w:val="center"/>
    </w:pPr>
    <w:rPr>
      <w:rFonts w:ascii="Garamond" w:hAnsi="Garamond"/>
      <w:sz w:val="24"/>
      <w:szCs w:val="24"/>
    </w:rPr>
  </w:style>
  <w:style w:type="paragraph" w:customStyle="1" w:styleId="Communicatus25bTabelJudul">
    <w:name w:val="Communicatus_2.5b Tabel Judul"/>
    <w:basedOn w:val="Normal"/>
    <w:qFormat/>
    <w:rsid w:val="00611CF4"/>
    <w:pPr>
      <w:tabs>
        <w:tab w:val="left" w:pos="5297"/>
      </w:tabs>
      <w:spacing w:after="120" w:line="240" w:lineRule="auto"/>
      <w:jc w:val="center"/>
    </w:pPr>
    <w:rPr>
      <w:rFonts w:ascii="Garamond" w:hAnsi="Garamond" w:cstheme="minorHAnsi"/>
      <w:b/>
      <w:bCs/>
      <w:sz w:val="20"/>
      <w:szCs w:val="24"/>
    </w:rPr>
  </w:style>
  <w:style w:type="paragraph" w:customStyle="1" w:styleId="Communicatus25cTabelBody">
    <w:name w:val="Communicatus_2.5c Tabel Body"/>
    <w:basedOn w:val="Normal"/>
    <w:autoRedefine/>
    <w:qFormat/>
    <w:rsid w:val="00611CF4"/>
    <w:pPr>
      <w:tabs>
        <w:tab w:val="left" w:pos="5297"/>
      </w:tabs>
      <w:spacing w:after="0" w:line="240" w:lineRule="auto"/>
      <w:jc w:val="center"/>
    </w:pPr>
    <w:rPr>
      <w:rFonts w:ascii="Garamond" w:hAnsi="Garamond" w:cstheme="minorHAnsi"/>
      <w:sz w:val="20"/>
      <w:szCs w:val="24"/>
    </w:rPr>
  </w:style>
  <w:style w:type="paragraph" w:customStyle="1" w:styleId="Communicatus24cGambarNomordanKeterangan">
    <w:name w:val="Communicatus_2.4c Gambar Nomor dan Keterangan"/>
    <w:basedOn w:val="Normal"/>
    <w:qFormat/>
    <w:rsid w:val="00611CF4"/>
    <w:pPr>
      <w:spacing w:before="120" w:after="120" w:line="240" w:lineRule="auto"/>
      <w:jc w:val="center"/>
    </w:pPr>
    <w:rPr>
      <w:rFonts w:ascii="Garamond" w:eastAsia="Times New Roman" w:hAnsi="Garamond"/>
      <w:sz w:val="24"/>
      <w:szCs w:val="24"/>
    </w:rPr>
  </w:style>
  <w:style w:type="paragraph" w:customStyle="1" w:styleId="Communicatus24bGambarSumber">
    <w:name w:val="Communicatus_2.4b Gambar Sumber"/>
    <w:basedOn w:val="Normal"/>
    <w:qFormat/>
    <w:rsid w:val="00611CF4"/>
    <w:pPr>
      <w:spacing w:after="0" w:line="240" w:lineRule="auto"/>
      <w:ind w:left="720"/>
    </w:pPr>
    <w:rPr>
      <w:rFonts w:ascii="Garamond" w:eastAsia="Times New Roman" w:hAnsi="Garamond"/>
      <w:sz w:val="20"/>
      <w:szCs w:val="24"/>
    </w:rPr>
  </w:style>
  <w:style w:type="paragraph" w:customStyle="1" w:styleId="Communicatus24aGambar">
    <w:name w:val="Communicatus_2.4a Gambar"/>
    <w:basedOn w:val="Normal"/>
    <w:qFormat/>
    <w:rsid w:val="00611CF4"/>
    <w:pPr>
      <w:spacing w:after="0" w:line="240" w:lineRule="auto"/>
      <w:jc w:val="center"/>
    </w:pPr>
    <w:rPr>
      <w:rFonts w:ascii="Garamond" w:hAnsi="Garamond"/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 Version="">
  <b:Source>
    <b:Tag>Sed10</b:Tag>
    <b:SourceType>Book</b:SourceType>
    <b:Guid>{9D28DF97-6818-45E3-A316-F77A346F3C6C}</b:Guid>
    <b:LCID>id-ID</b:LCID>
    <b:Author>
      <b:Author>
        <b:NameList>
          <b:Person>
            <b:Last>Barus</b:Last>
            <b:First>Sedia</b:First>
            <b:Middle>Willing</b:Middle>
          </b:Person>
        </b:NameList>
      </b:Author>
    </b:Author>
    <b:Title>Jurnalistik Petunjuk Teknis Menulis Berita </b:Title>
    <b:Year>2010</b:Year>
    <b:City>Jakarta </b:City>
    <b:Publisher>Erlangga</b:Publisher>
    <b:RefOrder>5</b:RefOrder>
  </b:Source>
  <b:Source>
    <b:Tag>Har16</b:Tag>
    <b:SourceType>Book</b:SourceType>
    <b:Guid>{DB3A097C-9D84-46DE-BA38-1FB0223DB5C1}</b:Guid>
    <b:Author>
      <b:Author>
        <b:NameList>
          <b:Person>
            <b:Last>Sumadiria</b:Last>
            <b:First>Haris</b:First>
          </b:Person>
        </b:NameList>
      </b:Author>
    </b:Author>
    <b:Title>Bahsa Jurnalistik </b:Title>
    <b:Year>2016</b:Year>
    <b:City>Bandung</b:City>
    <b:Publisher>Simbiosa Rekatama Media </b:Publisher>
    <b:RefOrder>6</b:RefOrder>
  </b:Source>
  <b:Source>
    <b:Tag>Don12</b:Tag>
    <b:SourceType>Book</b:SourceType>
    <b:Guid>{F58BDECB-6E2A-4FC8-8666-6FAB71AAF7F6}</b:Guid>
    <b:Author>
      <b:Author>
        <b:NameList>
          <b:Person>
            <b:Last>Muhaemin</b:Last>
            <b:First>Dono</b:First>
            <b:Middle>Darsono Enjang</b:Middle>
          </b:Person>
        </b:NameList>
      </b:Author>
    </b:Author>
    <b:Title>Secangkir Peristiwa di Mata Wartawan </b:Title>
    <b:Year>2012</b:Year>
    <b:City>Bandung</b:City>
    <b:Publisher>CV.Mimbar Pustaka </b:Publisher>
    <b:RefOrder>7</b:RefOrder>
  </b:Source>
  <b:Source>
    <b:Tag>Moh17</b:Tag>
    <b:SourceType>Book</b:SourceType>
    <b:Guid>{473937BD-0127-4E0A-A8EC-EBA066B39AEA}</b:Guid>
    <b:Author>
      <b:Author>
        <b:NameList>
          <b:Person>
            <b:Last>Nazir</b:Last>
            <b:First>Moh.</b:First>
          </b:Person>
        </b:NameList>
      </b:Author>
    </b:Author>
    <b:Title>Metode Penelitian </b:Title>
    <b:Year>2017</b:Year>
    <b:City>Bogor </b:City>
    <b:Publisher>Ghalia Indonesia </b:Publisher>
    <b:RefOrder>4</b:RefOrder>
  </b:Source>
  <b:Source>
    <b:Tag>Ded03</b:Tag>
    <b:SourceType>Book</b:SourceType>
    <b:Guid>{C34C7D2D-EDF0-4872-9767-9F45E6DE9922}</b:Guid>
    <b:Author>
      <b:Author>
        <b:NameList>
          <b:Person>
            <b:Last>Hidayat</b:Last>
            <b:First>Dedy.</b:First>
            <b:Middle>N.</b:Middle>
          </b:Person>
        </b:NameList>
      </b:Author>
    </b:Author>
    <b:Title>Paradigma dan Metodelogi Penelitian Sosisal Empirik Klasik </b:Title>
    <b:Year>2003</b:Year>
    <b:City>Jakarta </b:City>
    <b:Publisher>Departemen Ilmu Komunikasi Fisip Universitas Indonesia </b:Publisher>
    <b:RefOrder>2</b:RefOrder>
  </b:Source>
  <b:Source xmlns:b="http://schemas.openxmlformats.org/officeDocument/2006/bibliography">
    <b:Tag>emz12</b:Tag>
    <b:SourceType>Book</b:SourceType>
    <b:Guid>{C351DD30-5536-44D9-A3F2-3F61E67A56CE}</b:Guid>
    <b:Author>
      <b:Author>
        <b:Corporate>Emzir</b:Corporate>
      </b:Author>
    </b:Author>
    <b:Title>Metodelogi Penelitian Kualitatif Analisis Data</b:Title>
    <b:Year>2012</b:Year>
    <b:City>Jakarta</b:City>
    <b:Publisher>PT Raja Grafindo Persada</b:Publisher>
    <b:RefOrder>3</b:RefOrder>
  </b:Source>
  <b:Source>
    <b:Tag>Noe96</b:Tag>
    <b:SourceType>Book</b:SourceType>
    <b:Guid>{F04E12ED-E497-487F-826A-B0D03D8C3FFF}</b:Guid>
    <b:Author>
      <b:Author>
        <b:NameList>
          <b:Person>
            <b:Last>Muhadjir</b:Last>
            <b:First>Noeng</b:First>
          </b:Person>
        </b:NameList>
      </b:Author>
    </b:Author>
    <b:Title>metodologi Penelitian Kualitatif </b:Title>
    <b:Year>1996</b:Year>
    <b:City>Yogyakarta </b:City>
    <b:Publisher>Rakesarasin</b:Publisher>
    <b:RefOrder>8</b:RefOrder>
  </b:Source>
  <b:Source>
    <b:Tag>Sug13</b:Tag>
    <b:SourceType>Book</b:SourceType>
    <b:Guid>{F48ED23E-1859-4BC0-B9DD-A3A2F557CF0F}</b:Guid>
    <b:Author>
      <b:Author>
        <b:NameList>
          <b:Person>
            <b:Last>Sugiyono</b:Last>
          </b:Person>
        </b:NameList>
      </b:Author>
    </b:Author>
    <b:Title>Metode Penelitian Kuantitatif dan R&amp; D</b:Title>
    <b:Year>2013</b:Year>
    <b:City>Bandung</b:City>
    <b:Publisher>Alfabeta CV  </b:Publisher>
    <b:RefOrder>9</b:RefOrder>
  </b:Source>
  <b:Source>
    <b:Tag>Ded</b:Tag>
    <b:SourceType>Book</b:SourceType>
    <b:Guid>{4321FD16-77EB-40D6-8206-4C7B5A494533}</b:Guid>
    <b:Author>
      <b:Author>
        <b:NameList>
          <b:Person>
            <b:Last>Mulyana</b:Last>
            <b:First>Deddy</b:First>
          </b:Person>
        </b:NameList>
      </b:Author>
    </b:Author>
    <b:Title>Pengantar Ilmu Komunikasi</b:Title>
    <b:Year>2015</b:Year>
    <b:RefOrder>10</b:RefOrder>
  </b:Source>
  <b:Source>
    <b:Tag>Sug17</b:Tag>
    <b:SourceType>Book</b:SourceType>
    <b:Guid>{5DCFB4BE-D2A4-44B4-93C4-9A952BF7B607}</b:Guid>
    <b:LCID>id-ID</b:LCID>
    <b:Author>
      <b:Author>
        <b:NameList>
          <b:Person>
            <b:Last>Sugiyono</b:Last>
          </b:Person>
        </b:NameList>
      </b:Author>
    </b:Author>
    <b:Title>Metode Penelitian Kualitatif</b:Title>
    <b:Year>2017</b:Year>
    <b:City>Bandung</b:City>
    <b:RefOrder>11</b:RefOrder>
  </b:Source>
  <b:Source>
    <b:Tag>Ded13</b:Tag>
    <b:SourceType>Book</b:SourceType>
    <b:Guid>{91CDB91E-FE8E-49E4-BEAC-243527EE0CD3}</b:Guid>
    <b:Author>
      <b:Author>
        <b:NameList>
          <b:Person>
            <b:Last>Mulyana</b:Last>
            <b:First>Deddy</b:First>
          </b:Person>
        </b:NameList>
      </b:Author>
    </b:Author>
    <b:Title>Ilmu Komunikasi Suatu Pengantar</b:Title>
    <b:Year>2013</b:Year>
    <b:City>Bandung </b:City>
    <b:Publisher>PT. Remaja Rosdakarya </b:Publisher>
    <b:RefOrder>12</b:RefOrder>
  </b:Source>
  <b:Source>
    <b:Tag>Bur11</b:Tag>
    <b:SourceType>Book</b:SourceType>
    <b:Guid>{D0BA9F91-E4A6-4AC3-8A94-C519B0AB7BDE}</b:Guid>
    <b:Author>
      <b:Author>
        <b:NameList>
          <b:Person>
            <b:Last>Bungin</b:Last>
            <b:First>Burhan</b:First>
          </b:Person>
        </b:NameList>
      </b:Author>
    </b:Author>
    <b:Title>Penelitian Kualitatif </b:Title>
    <b:Year>2011</b:Year>
    <b:City>Jakarta</b:City>
    <b:Publisher>Prenda Media Grup </b:Publisher>
    <b:RefOrder>13</b:RefOrder>
  </b:Source>
  <b:Source>
    <b:Tag>Ded99</b:Tag>
    <b:SourceType>Book</b:SourceType>
    <b:Guid>{279B1CF6-0DB2-49B1-A1CD-B26B0207B7FE}</b:Guid>
    <b:Author>
      <b:Author>
        <b:NameList>
          <b:Person>
            <b:Last>Mulyana</b:Last>
            <b:First>Deddy</b:First>
          </b:Person>
        </b:NameList>
      </b:Author>
    </b:Author>
    <b:Title>Teori Labelisasi Media Massa</b:Title>
    <b:Year>1999</b:Year>
    <b:Publisher>pantau</b:Publisher>
    <b:RefOrder>14</b:RefOrder>
  </b:Source>
  <b:Source>
    <b:Tag>Ram13</b:Tag>
    <b:SourceType>Book</b:SourceType>
    <b:Guid>{3637E4EF-1034-4AED-BF6F-2D2B4F946445}</b:Guid>
    <b:Author>
      <b:Author>
        <b:NameList>
          <b:Person>
            <b:Last>Surbakti</b:Last>
            <b:First>Ramlan</b:First>
          </b:Person>
        </b:NameList>
      </b:Author>
    </b:Author>
    <b:Title>Memahami Ilmu Politik </b:Title>
    <b:Year>2013 </b:Year>
    <b:City>Jakarta </b:City>
    <b:Publisher>CV.Prima Grafika </b:Publisher>
    <b:RefOrder>15</b:RefOrder>
  </b:Source>
  <b:Source>
    <b:Tag>Ase16</b:Tag>
    <b:SourceType>Book</b:SourceType>
    <b:Guid>{6FE357CD-45D0-443B-BC3B-4277F58DC11D}</b:Guid>
    <b:Author>
      <b:Author>
        <b:NameList>
          <b:Person>
            <b:Last>Muhtadi</b:Last>
            <b:First>Asep</b:First>
            <b:Middle>Saeful</b:Middle>
          </b:Person>
        </b:NameList>
      </b:Author>
    </b:Author>
    <b:Title>Pengantar Ilmu Jurnalistik </b:Title>
    <b:Year>2016</b:Year>
    <b:City>Bandung</b:City>
    <b:Publisher>Simbiosa Rekatama Media </b:Publisher>
    <b:RefOrder>16</b:RefOrder>
  </b:Source>
  <b:Source>
    <b:Tag>Ham07</b:Tag>
    <b:SourceType>Book</b:SourceType>
    <b:Guid>{4DF3610C-9448-4987-B87A-2B37293C7D20}</b:Guid>
    <b:Author>
      <b:Author>
        <b:NameList>
          <b:Person>
            <b:Last>Hamidi</b:Last>
          </b:Person>
        </b:NameList>
      </b:Author>
    </b:Author>
    <b:Title>Metode Penelitian Kualitatif Apliasi Praktis Pembuatan Proposal dan Laporan Penelitian </b:Title>
    <b:Year>2007</b:Year>
    <b:RefOrder>17</b:RefOrder>
  </b:Source>
  <b:Source>
    <b:Tag>Ind11</b:Tag>
    <b:SourceType>Book</b:SourceType>
    <b:Guid>{6668B4F1-AA8D-4443-A0EB-830973C1BAAF}</b:Guid>
    <b:Author>
      <b:Author>
        <b:NameList>
          <b:Person>
            <b:Last>Suryawati</b:Last>
            <b:First>Indah</b:First>
          </b:Person>
        </b:NameList>
      </b:Author>
    </b:Author>
    <b:Title>Jurnalistik Suatu Pengantar Teori dan Praktik </b:Title>
    <b:Year>2011</b:Year>
    <b:City>Bogor </b:City>
    <b:Publisher>Ghalia Indonesia </b:Publisher>
    <b:RefOrder>18</b:RefOrder>
  </b:Source>
  <b:Source>
    <b:Tag>Ros10</b:Tag>
    <b:SourceType>Book</b:SourceType>
    <b:Guid>{E984F305-0985-4C28-BCBD-D2696AB71831}</b:Guid>
    <b:Author>
      <b:Author>
        <b:NameList>
          <b:Person>
            <b:Last>Marliany</b:Last>
            <b:First>Rosleny</b:First>
          </b:Person>
        </b:NameList>
      </b:Author>
    </b:Author>
    <b:Title>Psikologi Umum </b:Title>
    <b:Year>2010</b:Year>
    <b:City>Bandung </b:City>
    <b:Publisher>Pustaka Setia</b:Publisher>
    <b:RefOrder>19</b:RefOrder>
  </b:Source>
  <b:Source>
    <b:Tag>Bim02</b:Tag>
    <b:SourceType>Book</b:SourceType>
    <b:Guid>{4F20BEB4-44C5-41D2-BC58-2486EE1018EA}</b:Guid>
    <b:Author>
      <b:Author>
        <b:NameList>
          <b:Person>
            <b:Last>Walgito</b:Last>
            <b:First>Bimo</b:First>
          </b:Person>
        </b:NameList>
      </b:Author>
    </b:Author>
    <b:Title>Pengantar Psikologi Umum </b:Title>
    <b:Year>2002</b:Year>
    <b:City>Yogyakarta </b:City>
    <b:Publisher>Andi Offset </b:Publisher>
    <b:RefOrder>20</b:RefOrder>
  </b:Source>
  <b:Source>
    <b:Tag>Ale161</b:Tag>
    <b:SourceType>Book</b:SourceType>
    <b:Guid>{C336C125-0672-4FF0-AAAB-5BB9846A524E}</b:Guid>
    <b:Author>
      <b:Author>
        <b:NameList>
          <b:Person>
            <b:Last>Sobur</b:Last>
            <b:First>Alex</b:First>
          </b:Person>
        </b:NameList>
      </b:Author>
    </b:Author>
    <b:Title>Psikologi Umum </b:Title>
    <b:Year>2016</b:Year>
    <b:City>Bandung</b:City>
    <b:Publisher>CV Pustaka Setia</b:Publisher>
    <b:RefOrder>21</b:RefOrder>
  </b:Source>
  <b:Source>
    <b:Tag>Her11</b:Tag>
    <b:SourceType>Book</b:SourceType>
    <b:Guid>{92F0A880-F86A-4DA3-8E67-1C67EA56ECF2}</b:Guid>
    <b:Author>
      <b:Author>
        <b:NameList>
          <b:Person>
            <b:Last>Heri Budianto</b:Last>
            <b:First>Farid</b:First>
            <b:Middle>Hamid</b:Middle>
          </b:Person>
        </b:NameList>
      </b:Author>
    </b:Author>
    <b:Title>Ilmu Komunikasi Sekarang dan Tantangan Masa Depan </b:Title>
    <b:Year>2011</b:Year>
    <b:City>Jakarta </b:City>
    <b:Publisher>Kencana Prenada Media Group </b:Publisher>
    <b:RefOrder>1</b:RefOrder>
  </b:Source>
</b:Sources>
</file>

<file path=customXml/itemProps1.xml><?xml version="1.0" encoding="utf-8"?>
<ds:datastoreItem xmlns:ds="http://schemas.openxmlformats.org/officeDocument/2006/customXml" ds:itemID="{8EB79210-8342-488C-BEFB-7BADB0953C2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1</TotalTime>
  <Pages>7</Pages>
  <Words>1422</Words>
  <Characters>8107</Characters>
  <Application>Microsoft Office Word</Application>
  <DocSecurity>0</DocSecurity>
  <Lines>67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5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v</dc:creator>
  <cp:keywords/>
  <dc:description/>
  <cp:lastModifiedBy>Lintang Ratri</cp:lastModifiedBy>
  <cp:revision>12</cp:revision>
  <dcterms:created xsi:type="dcterms:W3CDTF">2022-11-04T01:56:00Z</dcterms:created>
  <dcterms:modified xsi:type="dcterms:W3CDTF">2024-11-28T11:53:00Z</dcterms:modified>
</cp:coreProperties>
</file>